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 xml:space="preserve">How has bird biodiversity changed over time? A review across </w:t>
      </w:r>
      <w:proofErr w:type="spellStart"/>
      <w:r>
        <w:t>spatio</w:t>
      </w:r>
      <w:proofErr w:type="spellEnd"/>
      <w:r>
        <w:t>-temporal scales</w:t>
      </w:r>
    </w:p>
    <w:p w14:paraId="22E4FE05" w14:textId="36418DFE" w:rsidR="002E671A" w:rsidRDefault="0042697E" w:rsidP="00DE0657">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Ji</w:t>
      </w:r>
      <w:r w:rsidR="00CA4E07">
        <w:rPr>
          <w:i/>
          <w:color w:val="000000"/>
          <w:lang w:val="cs-CZ"/>
        </w:rPr>
        <w:t>ř</w:t>
      </w:r>
      <w:proofErr w:type="spellStart"/>
      <w:r>
        <w:rPr>
          <w:i/>
          <w:color w:val="000000"/>
        </w:rPr>
        <w:t>i</w:t>
      </w:r>
      <w:proofErr w:type="spellEnd"/>
      <w:r>
        <w:rPr>
          <w:i/>
          <w:color w:val="000000"/>
        </w:rPr>
        <w:t xml:space="preserve">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232803F0" w:rsidR="002E671A" w:rsidRDefault="0042697E" w:rsidP="00DE0657">
      <w:r>
        <w:rPr>
          <w:vertAlign w:val="superscript"/>
        </w:rPr>
        <w:t>3</w:t>
      </w:r>
      <w:r w:rsidR="00344FA9">
        <w:rPr>
          <w:vertAlign w:val="superscript"/>
        </w:rPr>
        <w:t xml:space="preserve"> </w:t>
      </w:r>
      <w:r>
        <w:t xml:space="preserve">Department of Zoology, Faculty of Science, </w:t>
      </w:r>
      <w:proofErr w:type="spellStart"/>
      <w:r>
        <w:t>Palacky</w:t>
      </w:r>
      <w:proofErr w:type="spellEnd"/>
      <w:r>
        <w:t xml:space="preserve"> University, Olomouc, Czechia</w:t>
      </w:r>
    </w:p>
    <w:p w14:paraId="462D21DD" w14:textId="43A50DB0" w:rsidR="002E671A" w:rsidRDefault="0042697E" w:rsidP="00DE0657">
      <w:r>
        <w:rPr>
          <w:vertAlign w:val="superscript"/>
        </w:rPr>
        <w:t xml:space="preserve">4 </w:t>
      </w:r>
      <w:proofErr w:type="spellStart"/>
      <w:r>
        <w:t>Cent</w:t>
      </w:r>
      <w:r w:rsidR="0012059A">
        <w:t>er</w:t>
      </w:r>
      <w:proofErr w:type="spellEnd"/>
      <w:r>
        <w:t xml:space="preserve"> for Theoretical Study, Charles University, </w:t>
      </w:r>
      <w:proofErr w:type="spellStart"/>
      <w:r>
        <w:t>Jilsk</w:t>
      </w:r>
      <w:proofErr w:type="spellEnd"/>
      <w:r w:rsidR="0012059A">
        <w:rPr>
          <w:lang w:val="cs-CZ"/>
        </w:rPr>
        <w:t>á</w:t>
      </w:r>
      <w:r>
        <w:t xml:space="preserve"> 1, 110 00-CZ Praha 1, Czech Republic</w:t>
      </w:r>
    </w:p>
    <w:p w14:paraId="2E0AEE82" w14:textId="3C10503B" w:rsidR="00344FA9" w:rsidRDefault="00344FA9" w:rsidP="00DE0657">
      <w:r>
        <w:rPr>
          <w:vertAlign w:val="superscript"/>
        </w:rPr>
        <w:t xml:space="preserve">5 </w:t>
      </w:r>
      <w:r>
        <w:t xml:space="preserve">Department of ecology, Faculty of Science, Charles University, </w:t>
      </w:r>
      <w:proofErr w:type="spellStart"/>
      <w:r>
        <w:t>Viničná</w:t>
      </w:r>
      <w:proofErr w:type="spellEnd"/>
      <w:r>
        <w:t xml:space="preserve"> 7, 128 44 Praha 2, Czech Republic</w:t>
      </w:r>
    </w:p>
    <w:p w14:paraId="4C78EAA2" w14:textId="77777777" w:rsidR="002E671A" w:rsidRPr="002A2902" w:rsidRDefault="0042697E" w:rsidP="00DE0657">
      <w:pPr>
        <w:spacing w:after="0"/>
        <w:rPr>
          <w:lang w:val="fr-FR"/>
        </w:rPr>
      </w:pPr>
      <w:r w:rsidRPr="002A2902">
        <w:rPr>
          <w:lang w:val="fr-FR"/>
        </w:rPr>
        <w:t xml:space="preserve">* </w:t>
      </w:r>
      <w:proofErr w:type="spellStart"/>
      <w:r w:rsidRPr="002A2902">
        <w:rPr>
          <w:lang w:val="fr-FR"/>
        </w:rPr>
        <w:t>Correspondence</w:t>
      </w:r>
      <w:proofErr w:type="spellEnd"/>
      <w:r w:rsidRPr="002A2902">
        <w:rPr>
          <w:lang w:val="fr-FR"/>
        </w:rPr>
        <w:t xml:space="preserve"> : </w:t>
      </w:r>
    </w:p>
    <w:p w14:paraId="55CE3067" w14:textId="4DF7660B" w:rsidR="002E671A" w:rsidRPr="002A2902" w:rsidRDefault="00B45A17" w:rsidP="00DE0657">
      <w:pPr>
        <w:spacing w:after="0"/>
        <w:rPr>
          <w:lang w:val="fr-FR"/>
        </w:rPr>
      </w:pPr>
      <w:proofErr w:type="gramStart"/>
      <w:r w:rsidRPr="002A2902">
        <w:rPr>
          <w:lang w:val="fr-FR"/>
        </w:rPr>
        <w:t>Email:</w:t>
      </w:r>
      <w:proofErr w:type="gramEnd"/>
      <w:r w:rsidR="0042697E" w:rsidRPr="002A2902">
        <w:rPr>
          <w:lang w:val="fr-FR"/>
        </w:rPr>
        <w:t xml:space="preserve"> </w:t>
      </w:r>
      <w:hyperlink r:id="rId8">
        <w:r w:rsidR="0042697E" w:rsidRPr="002A2902">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proofErr w:type="spellStart"/>
      <w:r>
        <w:t>Kamycka</w:t>
      </w:r>
      <w:proofErr w:type="spellEnd"/>
      <w:r>
        <w:t xml:space="preserve"> 129</w:t>
      </w:r>
    </w:p>
    <w:p w14:paraId="212DCCBB" w14:textId="77777777" w:rsidR="002E671A" w:rsidRDefault="0042697E" w:rsidP="00DE0657">
      <w:pPr>
        <w:spacing w:after="0"/>
      </w:pPr>
      <w:r>
        <w:t xml:space="preserve">165 00 Prague - </w:t>
      </w:r>
      <w:proofErr w:type="spellStart"/>
      <w:r>
        <w:t>Suchdol</w:t>
      </w:r>
      <w:proofErr w:type="spellEnd"/>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Heading1"/>
        <w:spacing w:line="480" w:lineRule="auto"/>
        <w:rPr>
          <w:lang w:val="en-US"/>
        </w:rPr>
      </w:pPr>
      <w:r w:rsidRPr="00CF193E">
        <w:rPr>
          <w:lang w:val="en-US"/>
        </w:rPr>
        <w:lastRenderedPageBreak/>
        <w:t>Abstract</w:t>
      </w:r>
    </w:p>
    <w:p w14:paraId="3C6460FF" w14:textId="11F58DC7" w:rsidR="002E671A" w:rsidRDefault="0042697E" w:rsidP="00DE065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w:t>
      </w:r>
      <w:proofErr w:type="spellStart"/>
      <w:r>
        <w:t>spatio</w:t>
      </w:r>
      <w:proofErr w:type="spellEnd"/>
      <w:r>
        <w:t xml:space="preserve">-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 xml:space="preserve">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w:t>
      </w:r>
      <w:proofErr w:type="gramStart"/>
      <w:r>
        <w:t>change, and</w:t>
      </w:r>
      <w:proofErr w:type="gramEnd"/>
      <w:r>
        <w:t xml:space="preserve">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lastRenderedPageBreak/>
        <w:t>Introduction</w:t>
      </w:r>
    </w:p>
    <w:p w14:paraId="4DFF53F9" w14:textId="5E4F5033" w:rsidR="002E671A" w:rsidRPr="00D41C32" w:rsidRDefault="0042697E" w:rsidP="00DE0657">
      <w:pPr>
        <w:rPr>
          <w:lang w:val="en-US"/>
          <w:rPrChange w:id="0" w:author="Leroy Francois" w:date="2022-10-10T17:10:00Z">
            <w:rPr>
              <w:lang w:val="fr-FR"/>
            </w:rPr>
          </w:rPrChange>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D41C32">
        <w:rPr>
          <w:lang w:val="en-US"/>
          <w:rPrChange w:id="1" w:author="Leroy Francois" w:date="2022-10-10T17:10:00Z">
            <w:rPr>
              <w:lang w:val="fr-FR"/>
            </w:rPr>
          </w:rPrChange>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D41C32">
        <w:rPr>
          <w:lang w:val="en-US"/>
          <w:rPrChange w:id="2" w:author="Leroy Francois" w:date="2022-10-10T17:10:00Z">
            <w:rPr>
              <w:lang w:val="fr-FR"/>
            </w:rPr>
          </w:rPrChange>
        </w:rPr>
        <w:t>(</w:t>
      </w:r>
      <w:proofErr w:type="spellStart"/>
      <w:r w:rsidR="00386A2C" w:rsidRPr="00D41C32">
        <w:rPr>
          <w:lang w:val="en-US"/>
          <w:rPrChange w:id="3" w:author="Leroy Francois" w:date="2022-10-10T17:10:00Z">
            <w:rPr>
              <w:lang w:val="fr-FR"/>
            </w:rPr>
          </w:rPrChange>
        </w:rPr>
        <w:t>Blowes</w:t>
      </w:r>
      <w:proofErr w:type="spellEnd"/>
      <w:r w:rsidR="00386A2C" w:rsidRPr="00D41C32">
        <w:rPr>
          <w:lang w:val="en-US"/>
          <w:rPrChange w:id="4" w:author="Leroy Francois" w:date="2022-10-10T17:10:00Z">
            <w:rPr>
              <w:lang w:val="fr-FR"/>
            </w:rPr>
          </w:rPrChange>
        </w:rPr>
        <w:t xml:space="preserve"> </w:t>
      </w:r>
      <w:r w:rsidR="00237020" w:rsidRPr="00D41C32">
        <w:rPr>
          <w:i/>
          <w:iCs/>
          <w:lang w:val="en-US"/>
          <w:rPrChange w:id="5" w:author="Leroy Francois" w:date="2022-10-10T17:10:00Z">
            <w:rPr>
              <w:i/>
              <w:iCs/>
              <w:lang w:val="fr-FR"/>
            </w:rPr>
          </w:rPrChange>
        </w:rPr>
        <w:t>et al.</w:t>
      </w:r>
      <w:r w:rsidR="00386A2C" w:rsidRPr="00D41C32">
        <w:rPr>
          <w:lang w:val="en-US"/>
          <w:rPrChange w:id="6" w:author="Leroy Francois" w:date="2022-10-10T17:10:00Z">
            <w:rPr>
              <w:lang w:val="fr-FR"/>
            </w:rPr>
          </w:rPrChange>
        </w:rPr>
        <w:t xml:space="preserve">, 2019; </w:t>
      </w:r>
      <w:proofErr w:type="spellStart"/>
      <w:r w:rsidR="00386A2C" w:rsidRPr="00D41C32">
        <w:rPr>
          <w:lang w:val="en-US"/>
          <w:rPrChange w:id="7" w:author="Leroy Francois" w:date="2022-10-10T17:10:00Z">
            <w:rPr>
              <w:lang w:val="fr-FR"/>
            </w:rPr>
          </w:rPrChange>
        </w:rPr>
        <w:t>Dornelas</w:t>
      </w:r>
      <w:proofErr w:type="spellEnd"/>
      <w:r w:rsidR="00386A2C" w:rsidRPr="00D41C32">
        <w:rPr>
          <w:lang w:val="en-US"/>
          <w:rPrChange w:id="8" w:author="Leroy Francois" w:date="2022-10-10T17:10:00Z">
            <w:rPr>
              <w:lang w:val="fr-FR"/>
            </w:rPr>
          </w:rPrChange>
        </w:rPr>
        <w:t xml:space="preserve"> </w:t>
      </w:r>
      <w:r w:rsidR="00237020" w:rsidRPr="00D41C32">
        <w:rPr>
          <w:i/>
          <w:iCs/>
          <w:lang w:val="en-US"/>
          <w:rPrChange w:id="9" w:author="Leroy Francois" w:date="2022-10-10T17:10:00Z">
            <w:rPr>
              <w:i/>
              <w:iCs/>
              <w:lang w:val="fr-FR"/>
            </w:rPr>
          </w:rPrChange>
        </w:rPr>
        <w:t>et al.</w:t>
      </w:r>
      <w:r w:rsidR="00386A2C" w:rsidRPr="00D41C32">
        <w:rPr>
          <w:lang w:val="en-US"/>
          <w:rPrChange w:id="10" w:author="Leroy Francois" w:date="2022-10-10T17:10:00Z">
            <w:rPr>
              <w:lang w:val="fr-FR"/>
            </w:rPr>
          </w:rPrChange>
        </w:rPr>
        <w:t>, 2014; Vaidyanathan, 2021)</w:t>
      </w:r>
      <w:r w:rsidR="00386A2C">
        <w:fldChar w:fldCharType="end"/>
      </w:r>
      <w:r w:rsidRPr="00D41C32">
        <w:rPr>
          <w:lang w:val="en-US"/>
          <w:rPrChange w:id="11" w:author="Leroy Francois" w:date="2022-10-10T17:10:00Z">
            <w:rPr>
              <w:lang w:val="fr-FR"/>
            </w:rPr>
          </w:rPrChange>
        </w:rPr>
        <w:t>.</w:t>
      </w:r>
    </w:p>
    <w:p w14:paraId="329297A8" w14:textId="6D053E19" w:rsidR="0005163E" w:rsidRDefault="0042697E" w:rsidP="00DE0657">
      <w:pPr>
        <w:pBdr>
          <w:top w:val="nil"/>
          <w:left w:val="nil"/>
          <w:bottom w:val="nil"/>
          <w:right w:val="nil"/>
          <w:between w:val="nil"/>
        </w:pBdr>
        <w:rPr>
          <w:highlight w:val="white"/>
        </w:rPr>
      </w:pPr>
      <w:r w:rsidRPr="00DE0657">
        <w:rPr>
          <w:color w:val="000000"/>
        </w:rPr>
        <w:t>Particularly the scale</w:t>
      </w:r>
      <w:ins w:id="12" w:author="Leroy Francois" w:date="2022-10-10T17:10:00Z">
        <w:r w:rsidR="00D41C32">
          <w:rPr>
            <w:color w:val="000000"/>
          </w:rPr>
          <w:t xml:space="preserve"> </w:t>
        </w:r>
        <w:r w:rsidR="00D41C32" w:rsidRPr="00D41C32">
          <w:rPr>
            <w:color w:val="0070C0"/>
            <w:rPrChange w:id="13" w:author="Leroy Francois" w:date="2022-10-10T17:11:00Z">
              <w:rPr>
                <w:color w:val="000000"/>
              </w:rPr>
            </w:rPrChange>
          </w:rPr>
          <w:t xml:space="preserve">at which </w:t>
        </w:r>
      </w:ins>
      <w:ins w:id="14" w:author="Leroy Francois" w:date="2022-10-10T17:11:00Z">
        <w:r w:rsidR="00D41C32" w:rsidRPr="00D41C32">
          <w:rPr>
            <w:color w:val="0070C0"/>
            <w:rPrChange w:id="15" w:author="Leroy Francois" w:date="2022-10-10T17:11:00Z">
              <w:rPr>
                <w:color w:val="000000"/>
              </w:rPr>
            </w:rPrChange>
          </w:rPr>
          <w:t>biodiversity is assessed</w:t>
        </w:r>
      </w:ins>
      <w:r w:rsidRPr="00D41C32">
        <w:rPr>
          <w:color w:val="0070C0"/>
          <w:rPrChange w:id="16" w:author="Leroy Francois" w:date="2022-10-10T17:11:00Z">
            <w:rPr>
              <w:color w:val="000000"/>
            </w:rPr>
          </w:rPrChange>
        </w:rPr>
        <w:t xml:space="preserve"> </w:t>
      </w:r>
      <w:r w:rsidRPr="00DE0657">
        <w:rPr>
          <w:color w:val="000000"/>
        </w:rPr>
        <w:t xml:space="preserve">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ins w:id="17" w:author="Leroy Francois" w:date="2022-10-10T17:19:00Z">
        <w:r w:rsidR="006957DA">
          <w:rPr>
            <w:color w:val="000000"/>
            <w:lang w:val="en-US"/>
          </w:rPr>
          <w:t xml:space="preserve"> </w:t>
        </w:r>
        <w:r w:rsidR="006957DA" w:rsidRPr="006957DA">
          <w:rPr>
            <w:color w:val="0070C0"/>
            <w:lang w:val="en-US"/>
            <w:rPrChange w:id="18" w:author="Leroy Francois" w:date="2022-10-10T17:19:00Z">
              <w:rPr>
                <w:color w:val="000000"/>
                <w:lang w:val="en-US"/>
              </w:rPr>
            </w:rPrChange>
          </w:rPr>
          <w:t>and their formulations of the species-area and species-time relationships</w:t>
        </w:r>
      </w:ins>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lastRenderedPageBreak/>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w:t>
      </w:r>
      <w:r w:rsidRPr="006D2539">
        <w:rPr>
          <w:color w:val="0070C0"/>
          <w:highlight w:val="white"/>
          <w:rPrChange w:id="19" w:author="Leroy Francois" w:date="2022-10-10T17:08:00Z">
            <w:rPr>
              <w:highlight w:val="white"/>
            </w:rPr>
          </w:rPrChange>
        </w:rPr>
        <w:t>although</w:t>
      </w:r>
      <w:ins w:id="20" w:author="Leroy Francois" w:date="2022-10-10T17:03:00Z">
        <w:r w:rsidR="006D2539" w:rsidRPr="006D2539">
          <w:rPr>
            <w:color w:val="0070C0"/>
            <w:highlight w:val="white"/>
            <w:rPrChange w:id="21" w:author="Leroy Francois" w:date="2022-10-10T17:08:00Z">
              <w:rPr>
                <w:highlight w:val="white"/>
              </w:rPr>
            </w:rPrChange>
          </w:rPr>
          <w:t xml:space="preserve"> </w:t>
        </w:r>
      </w:ins>
      <w:ins w:id="22" w:author="Leroy Francois" w:date="2022-10-10T17:08:00Z">
        <w:r w:rsidR="006D2539" w:rsidRPr="006D2539">
          <w:rPr>
            <w:color w:val="0070C0"/>
            <w:rPrChange w:id="23" w:author="Leroy Francois" w:date="2022-10-10T17:08:00Z">
              <w:rPr/>
            </w:rPrChange>
          </w:rPr>
          <w:t>it is expected to strongly affect observed biodiversity trends, just like spatial scaling</w:t>
        </w:r>
        <w:r w:rsidR="006D2539">
          <w:rPr>
            <w:color w:val="0070C0"/>
          </w:rPr>
          <w:t xml:space="preserve"> </w:t>
        </w:r>
      </w:ins>
      <w:del w:id="24" w:author="Leroy Francois" w:date="2022-10-10T17:08:00Z">
        <w:r w:rsidDel="006D2539">
          <w:rPr>
            <w:highlight w:val="white"/>
          </w:rPr>
          <w:delText xml:space="preserve"> </w:delText>
        </w:r>
      </w:del>
      <w:del w:id="25" w:author="Leroy Francois" w:date="2022-10-10T17:02:00Z">
        <w:r w:rsidDel="006D2539">
          <w:rPr>
            <w:highlight w:val="white"/>
          </w:rPr>
          <w:delText>it should also</w:delText>
        </w:r>
      </w:del>
      <w:del w:id="26" w:author="Leroy Francois" w:date="2022-10-10T17:08:00Z">
        <w:r w:rsidDel="006D2539">
          <w:rPr>
            <w:highlight w:val="white"/>
          </w:rPr>
          <w:delText xml:space="preserve"> strongly affect observed biodiversity trends </w:delText>
        </w:r>
      </w:del>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07F91978"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proofErr w:type="gramStart"/>
      <w:r>
        <w:t>amount</w:t>
      </w:r>
      <w:proofErr w:type="gramEnd"/>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E577E1">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E577E1">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E577E1">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addition, functional and phylogenetic diversity can provide supplementary information on the </w:t>
      </w:r>
      <w:r>
        <w:lastRenderedPageBreak/>
        <w:t xml:space="preserve">community structure and its dynamic </w:t>
      </w:r>
      <w:r w:rsidR="00103245">
        <w:fldChar w:fldCharType="begin"/>
      </w:r>
      <w:r w:rsidR="00E577E1">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E577E1"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E577E1">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5AA0A051" w:rsidR="002E671A" w:rsidRDefault="0042697E" w:rsidP="00DE0657">
      <w:r>
        <w:t xml:space="preserve">While </w:t>
      </w:r>
      <w:proofErr w:type="spellStart"/>
      <w:r>
        <w:t>spatio</w:t>
      </w:r>
      <w:proofErr w:type="spellEnd"/>
      <w:r>
        <w:t>-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1D892573"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lastRenderedPageBreak/>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0680B64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931EC6">
        <w:rPr>
          <w:iCs/>
        </w:rPr>
        <w:instrText xml:space="preserve"> ADDIN ZOTERO_ITEM CSL_CITATION {"citationID":"artgtji6hi","properties":{"formattedCitation":"\\uldash{(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proofErr w:type="gramStart"/>
      <w:r>
        <w:rPr>
          <w:i/>
        </w:rPr>
        <w:t>e.g.</w:t>
      </w:r>
      <w:proofErr w:type="gramEnd"/>
      <w:r>
        <w:rPr>
          <w:i/>
        </w:rPr>
        <w:t xml:space="preserve"> </w:t>
      </w:r>
      <w:r>
        <w:t xml:space="preserve">Jaccard similarity index, turnover). Here, we consider </w:t>
      </w:r>
      <w:r>
        <w:rPr>
          <w:i/>
        </w:rPr>
        <w:t xml:space="preserve">beta-diversity </w:t>
      </w:r>
      <w:r>
        <w:t xml:space="preserve">as dissimilarity indices. </w:t>
      </w:r>
    </w:p>
    <w:p w14:paraId="38B5E0D4" w14:textId="31C4333F" w:rsidR="002E671A" w:rsidRDefault="0042697E" w:rsidP="00100B57">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 xml:space="preserve">(except for the global scale). </w:t>
      </w:r>
      <w:r w:rsidR="00A82DD6">
        <w:t xml:space="preserve">For instance, </w:t>
      </w:r>
      <w:r w:rsidR="00A82DD6" w:rsidRPr="00A82DD6">
        <w:fldChar w:fldCharType="begin"/>
      </w:r>
      <w:r w:rsidR="00A82DD6" w:rsidRPr="00A82DD6">
        <w:instrText xml:space="preserve"> ADDIN ZOTERO_ITEM CSL_CITATION {"citationID":"a24bok4pp71","properties":{"formattedCitation":"\\uldash{(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A82DD6" w:rsidRPr="00A82DD6">
        <w:fldChar w:fldCharType="separate"/>
      </w:r>
      <w:r w:rsidR="00A82DD6" w:rsidRPr="00A82DD6">
        <w:t xml:space="preserve">Barnagaud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rsidR="00A82DD6" w:rsidRPr="00A82DD6">
        <w:instrText xml:space="preserve"> ADDIN ZOTERO_ITEM CSL_CITATION {"citationID":"a3j1bqq1n8","properties":{"formattedCitation":"\\uldash{(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t xml:space="preserve">With these replications, the trend reported at one spatial grain is more general and reliable. </w:t>
      </w:r>
    </w:p>
    <w:p w14:paraId="347F005B" w14:textId="36BC1F08" w:rsidR="002E671A" w:rsidRDefault="0042697E" w:rsidP="00100B57">
      <w:r>
        <w:lastRenderedPageBreak/>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341B222C" w:rsidR="002E671A" w:rsidRDefault="0042697E" w:rsidP="00100B57">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w:t>
      </w:r>
      <w:r w:rsidR="00BC446B">
        <w:t xml:space="preserve"> </w:t>
      </w:r>
      <w:r w:rsidR="00BC446B">
        <w:rPr>
          <w:color w:val="0070C0"/>
        </w:rPr>
        <w:t>in km²</w:t>
      </w:r>
      <w:r>
        <w:t>), its temporal grain (</w:t>
      </w:r>
      <w:r>
        <w:rPr>
          <w:i/>
        </w:rPr>
        <w:t>i.e.</w:t>
      </w:r>
      <w:r>
        <w:t xml:space="preserve"> the temporal unit of the sampling plan</w:t>
      </w:r>
      <w:r w:rsidR="00BC446B">
        <w:t xml:space="preserve"> </w:t>
      </w:r>
      <w:r w:rsidR="00BC446B" w:rsidRPr="00BC446B">
        <w:rPr>
          <w:color w:val="0070C0"/>
        </w:rPr>
        <w:t>in decimal hours</w:t>
      </w:r>
      <w:r>
        <w:t>),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50 km, regional &gt; 50×50 km,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proofErr w:type="spellStart"/>
      <w:r>
        <w:lastRenderedPageBreak/>
        <w:t>pseudoreplication</w:t>
      </w:r>
      <w:proofErr w:type="spellEnd"/>
      <w:r>
        <w:t xml:space="preserve">,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E577E1" w:rsidRPr="009F678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proofErr w:type="spellStart"/>
      <w:r w:rsidRPr="00DE0657">
        <w:rPr>
          <w:lang w:val="fr-FR"/>
        </w:rPr>
        <w:t>reported</w:t>
      </w:r>
      <w:proofErr w:type="spellEnd"/>
      <w:r w:rsidRPr="00DE0657">
        <w:rPr>
          <w:lang w:val="fr-FR"/>
        </w:rPr>
        <w:t xml:space="preserve"> an </w:t>
      </w:r>
      <w:proofErr w:type="spellStart"/>
      <w:r w:rsidRPr="00DE0657">
        <w:rPr>
          <w:lang w:val="fr-FR"/>
        </w:rPr>
        <w:t>increase</w:t>
      </w:r>
      <w:proofErr w:type="spellEnd"/>
      <w:r w:rsidRPr="00DE0657">
        <w:rPr>
          <w:lang w:val="fr-FR"/>
        </w:rPr>
        <w:t xml:space="preserve"> of </w:t>
      </w:r>
      <w:proofErr w:type="spellStart"/>
      <w:r w:rsidRPr="00DE0657">
        <w:rPr>
          <w:lang w:val="fr-FR"/>
        </w:rPr>
        <w:t>species</w:t>
      </w:r>
      <w:proofErr w:type="spellEnd"/>
      <w:r w:rsidRPr="00DE0657">
        <w:rPr>
          <w:lang w:val="fr-FR"/>
        </w:rPr>
        <w:t xml:space="preserve"> </w:t>
      </w:r>
      <w:proofErr w:type="spellStart"/>
      <w:r w:rsidRPr="00DE0657">
        <w:rPr>
          <w:lang w:val="fr-FR"/>
        </w:rPr>
        <w:t>richness</w:t>
      </w:r>
      <w:proofErr w:type="spellEnd"/>
      <w:r w:rsidRPr="00DE0657">
        <w:rPr>
          <w:lang w:val="fr-FR"/>
        </w:rPr>
        <w:t xml:space="preserve"> at local </w:t>
      </w:r>
      <w:proofErr w:type="spellStart"/>
      <w:r w:rsidRPr="00DE0657">
        <w:rPr>
          <w:lang w:val="fr-FR"/>
        </w:rPr>
        <w:t>scales</w:t>
      </w:r>
      <w:proofErr w:type="spellEnd"/>
      <w:r w:rsidRPr="00DE0657">
        <w:rPr>
          <w:lang w:val="fr-FR"/>
        </w:rPr>
        <w:t xml:space="preserve"> </w:t>
      </w:r>
      <w:proofErr w:type="spellStart"/>
      <w:r w:rsidRPr="00DE0657">
        <w:rPr>
          <w:lang w:val="fr-FR"/>
        </w:rPr>
        <w:t>using</w:t>
      </w:r>
      <w:proofErr w:type="spellEnd"/>
      <w:r w:rsidRPr="00DE0657">
        <w:rPr>
          <w:lang w:val="fr-FR"/>
        </w:rPr>
        <w:t xml:space="preserve"> the North American </w:t>
      </w:r>
      <w:proofErr w:type="spellStart"/>
      <w:r w:rsidRPr="00DE0657">
        <w:rPr>
          <w:lang w:val="fr-FR"/>
        </w:rPr>
        <w:t>Breeding</w:t>
      </w:r>
      <w:proofErr w:type="spellEnd"/>
      <w:r w:rsidRPr="00DE0657">
        <w:rPr>
          <w:lang w:val="fr-FR"/>
        </w:rPr>
        <w:t xml:space="preserve"> Bird Survey (BBS) and </w:t>
      </w:r>
      <w:proofErr w:type="spellStart"/>
      <w:r w:rsidRPr="00DE0657">
        <w:rPr>
          <w:lang w:val="fr-FR"/>
        </w:rPr>
        <w:t>thus</w:t>
      </w:r>
      <w:proofErr w:type="spellEnd"/>
      <w:r w:rsidRPr="00DE0657">
        <w:rPr>
          <w:lang w:val="fr-FR"/>
        </w:rPr>
        <w:t xml:space="preserve"> </w:t>
      </w:r>
      <w:proofErr w:type="spellStart"/>
      <w:r w:rsidRPr="00DE0657">
        <w:rPr>
          <w:lang w:val="fr-FR"/>
        </w:rPr>
        <w:t>we</w:t>
      </w:r>
      <w:proofErr w:type="spellEnd"/>
      <w:r w:rsidRPr="00DE0657">
        <w:rPr>
          <w:lang w:val="fr-FR"/>
        </w:rPr>
        <w:t xml:space="preserve"> </w:t>
      </w:r>
      <w:proofErr w:type="spellStart"/>
      <w:r w:rsidRPr="00DE0657">
        <w:rPr>
          <w:lang w:val="fr-FR"/>
        </w:rPr>
        <w:t>decided</w:t>
      </w:r>
      <w:proofErr w:type="spellEnd"/>
      <w:r w:rsidRPr="00DE0657">
        <w:rPr>
          <w:lang w:val="fr-FR"/>
        </w:rPr>
        <w:t xml:space="preserve"> to </w:t>
      </w:r>
      <w:proofErr w:type="spellStart"/>
      <w:r w:rsidRPr="00DE0657">
        <w:rPr>
          <w:lang w:val="fr-FR"/>
        </w:rPr>
        <w:t>keep</w:t>
      </w:r>
      <w:proofErr w:type="spellEnd"/>
      <w:r w:rsidRPr="00DE0657">
        <w:rPr>
          <w:lang w:val="fr-FR"/>
        </w:rPr>
        <w:t xml:space="preserve"> </w:t>
      </w:r>
      <w:proofErr w:type="spellStart"/>
      <w:r w:rsidRPr="00DE0657">
        <w:rPr>
          <w:lang w:val="fr-FR"/>
        </w:rPr>
        <w:t>only</w:t>
      </w:r>
      <w:proofErr w:type="spellEnd"/>
      <w:r w:rsidRPr="00DE0657">
        <w:rPr>
          <w:lang w:val="fr-FR"/>
        </w:rPr>
        <w:t xml:space="preserve">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2D17ED72"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w:t>
      </w:r>
      <w:r w:rsidRPr="00BC446B">
        <w:rPr>
          <w:color w:val="0070C0"/>
        </w:rPr>
        <w:t>2</w:t>
      </w:r>
      <w:r w:rsidR="00082C59" w:rsidRPr="00BC446B">
        <w:rPr>
          <w:color w:val="0070C0"/>
        </w:rPr>
        <w:t>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w:t>
      </w:r>
      <w:r>
        <w:lastRenderedPageBreak/>
        <w:t>representing the global land surface (Fig. 2</w:t>
      </w:r>
      <w:proofErr w:type="gramStart"/>
      <w:r>
        <w:t>b,c</w:t>
      </w:r>
      <w:proofErr w:type="gramEnd"/>
      <w:r>
        <w:t>). Altogethe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lastRenderedPageBreak/>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3"/>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lastRenderedPageBreak/>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047875" cy="1600200"/>
                          </a:xfrm>
                          <a:prstGeom prst="rect">
                            <a:avLst/>
                          </a:prstGeom>
                          <a:ln/>
                        </pic:spPr>
                      </pic:pic>
                    </a:graphicData>
                  </a:graphic>
                </wp:inline>
              </w:drawing>
            </w:r>
          </w:p>
        </w:tc>
      </w:tr>
    </w:tbl>
    <w:p w14:paraId="5200B455" w14:textId="3DED2786" w:rsidR="002E671A" w:rsidRDefault="0042697E" w:rsidP="00206812">
      <w:r>
        <w:rPr>
          <w:b/>
          <w:i/>
        </w:rPr>
        <w:t>Figure 2</w:t>
      </w:r>
      <w:r>
        <w:rPr>
          <w:i/>
        </w:rPr>
        <w:t xml:space="preserve"> Temporal extents ranked by duration (a), and geographic extents (b, c) of 24 studies that we reviewed. Worldwide (</w:t>
      </w:r>
      <w:proofErr w:type="gramStart"/>
      <w:r w:rsidR="003676DA">
        <w:rPr>
          <w:i/>
        </w:rPr>
        <w:t>i.e.</w:t>
      </w:r>
      <w:proofErr w:type="gramEnd"/>
      <w:r w:rsidR="003676DA">
        <w:rPr>
          <w:i/>
        </w:rPr>
        <w:t xml:space="preserve"> </w:t>
      </w:r>
      <w:r>
        <w:rPr>
          <w:i/>
        </w:rPr>
        <w:t xml:space="preserve">Dornelas </w:t>
      </w:r>
      <w:r w:rsidR="00237020" w:rsidRPr="00237020">
        <w:rPr>
          <w:i/>
          <w:iCs/>
        </w:rPr>
        <w:t>et al.</w:t>
      </w:r>
      <w:r>
        <w:rPr>
          <w:i/>
        </w:rPr>
        <w:t xml:space="preserve">, 2014; </w:t>
      </w:r>
      <w:proofErr w:type="spellStart"/>
      <w:r>
        <w:rPr>
          <w:i/>
        </w:rPr>
        <w:t>Blowes</w:t>
      </w:r>
      <w:proofErr w:type="spellEnd"/>
      <w:r>
        <w:rPr>
          <w:i/>
        </w:rPr>
        <w:t xml:space="preserve"> </w:t>
      </w:r>
      <w:r w:rsidR="00237020" w:rsidRPr="00237020">
        <w:rPr>
          <w:i/>
          <w:iCs/>
        </w:rPr>
        <w:t>et al.</w:t>
      </w:r>
      <w:r>
        <w:rPr>
          <w:i/>
        </w:rPr>
        <w:t xml:space="preserve">, 2019; </w:t>
      </w:r>
      <w:proofErr w:type="spellStart"/>
      <w:r>
        <w:rPr>
          <w:i/>
        </w:rPr>
        <w:t>Jarzyna</w:t>
      </w:r>
      <w:proofErr w:type="spellEnd"/>
      <w:r>
        <w:rPr>
          <w:i/>
        </w:rPr>
        <w:t xml:space="preserve"> and </w:t>
      </w:r>
      <w:proofErr w:type="spellStart"/>
      <w:r>
        <w:rPr>
          <w:i/>
        </w:rPr>
        <w:t>Jetz</w:t>
      </w:r>
      <w:proofErr w:type="spellEnd"/>
      <w:r>
        <w:rPr>
          <w:i/>
        </w:rPr>
        <w:t xml:space="preserve"> 2018) and European-wide (</w:t>
      </w:r>
      <w:r w:rsidR="003676DA">
        <w:rPr>
          <w:i/>
        </w:rPr>
        <w:t xml:space="preserve">i.e. </w:t>
      </w:r>
      <w:proofErr w:type="spellStart"/>
      <w:r>
        <w:rPr>
          <w:i/>
        </w:rPr>
        <w:t>Pilotto</w:t>
      </w:r>
      <w:proofErr w:type="spellEnd"/>
      <w:r>
        <w:rPr>
          <w:i/>
        </w:rPr>
        <w:t xml:space="preserve"> </w:t>
      </w:r>
      <w:r w:rsidR="00237020" w:rsidRPr="00237020">
        <w:rPr>
          <w:i/>
          <w:iCs/>
        </w:rPr>
        <w:t>et al.</w:t>
      </w:r>
      <w:r>
        <w:rPr>
          <w:i/>
        </w:rPr>
        <w:t xml:space="preserve">, 2020; Keller </w:t>
      </w:r>
      <w:r w:rsidR="00237020" w:rsidRPr="00237020">
        <w:rPr>
          <w:i/>
          <w:iCs/>
        </w:rPr>
        <w:t>et al.</w:t>
      </w:r>
      <w:r>
        <w:rPr>
          <w:i/>
        </w:rPr>
        <w:t>, 2020) studies are not represented.</w:t>
      </w:r>
      <w:r w:rsidR="00E32A42">
        <w:rPr>
          <w:i/>
        </w:rPr>
        <w:t xml:space="preserve"> </w:t>
      </w:r>
      <w:r w:rsidR="00E32A42" w:rsidRPr="00E32A42">
        <w:rPr>
          <w:i/>
        </w:rPr>
        <w:t xml:space="preserve">The size of the bird varies for aesthetic </w:t>
      </w:r>
      <w:proofErr w:type="gramStart"/>
      <w:r w:rsidR="00E32A42" w:rsidRPr="00E32A42">
        <w:rPr>
          <w:i/>
        </w:rPr>
        <w:t>reasons, and</w:t>
      </w:r>
      <w:proofErr w:type="gramEnd"/>
      <w:r w:rsidR="00E32A42" w:rsidRPr="00E32A42">
        <w:rPr>
          <w:i/>
        </w:rPr>
        <w:t xml:space="preserve"> bears no meaning.</w:t>
      </w:r>
    </w:p>
    <w:p w14:paraId="00130E21" w14:textId="77777777" w:rsidR="002E671A" w:rsidRDefault="0042697E" w:rsidP="00206812">
      <w:pPr>
        <w:pStyle w:val="Heading2"/>
        <w:spacing w:line="480" w:lineRule="auto"/>
      </w:pPr>
      <w:bookmarkStart w:id="27" w:name="_q8e2z2misnj0" w:colFirst="0" w:colLast="0"/>
      <w:bookmarkEnd w:id="27"/>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28" w:name="_crf2au54vp24" w:colFirst="0" w:colLast="0"/>
      <w:bookmarkEnd w:id="28"/>
      <w:r>
        <w:lastRenderedPageBreak/>
        <w:t>Trends by metric</w:t>
      </w:r>
    </w:p>
    <w:p w14:paraId="4649137F" w14:textId="4D9FE086" w:rsidR="002E671A" w:rsidRDefault="0042697E" w:rsidP="00206812">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w:t>
      </w:r>
      <w:r w:rsidR="00376662">
        <w:t>β</w:t>
      </w:r>
      <w:r>
        <w:t xml:space="preserve">-diversity indices (both taxonomic and functional) mainly decrease whilst temporal </w:t>
      </w:r>
      <w:r w:rsidR="00376662">
        <w:t>β</w:t>
      </w:r>
      <w:r>
        <w:t xml:space="preserve">-diversity mainly increases. </w:t>
      </w:r>
    </w:p>
    <w:p w14:paraId="7C7DD3B0" w14:textId="77777777" w:rsidR="002E671A" w:rsidRDefault="0042697E" w:rsidP="00206812">
      <w:pPr>
        <w:pStyle w:val="Heading2"/>
        <w:spacing w:line="480" w:lineRule="auto"/>
      </w:pPr>
      <w:bookmarkStart w:id="29" w:name="_qvrwl3wa4yq2" w:colFirst="0" w:colLast="0"/>
      <w:bookmarkEnd w:id="29"/>
      <w:r>
        <w:t>Trends by spatial grain</w:t>
      </w:r>
    </w:p>
    <w:p w14:paraId="5FD3119A" w14:textId="48B61657" w:rsidR="002E671A" w:rsidRPr="00B40EC1" w:rsidRDefault="0042697E" w:rsidP="00206812">
      <w:r>
        <w:t xml:space="preserve">Trends of only three metrics are comparable through spatial scales (Fig. 3c): species richness, functional diversity and temporal </w:t>
      </w:r>
      <w:r w:rsidR="007B7D73">
        <w:t>β</w:t>
      </w:r>
      <w:r>
        <w:t xml:space="preserve">-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w:t>
      </w:r>
      <w:r w:rsidR="007B7D73">
        <w:t>β</w:t>
      </w:r>
      <w:r>
        <w:t>-diversity is mainly increasing at local and regional grains and is stable at global scale.</w:t>
      </w:r>
    </w:p>
    <w:p w14:paraId="3F57255A" w14:textId="77777777" w:rsidR="002E671A" w:rsidRDefault="0042697E" w:rsidP="00206812">
      <w:r>
        <w:rPr>
          <w:b/>
          <w:i/>
          <w:noProof/>
        </w:rPr>
        <w:lastRenderedPageBreak/>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1B30305D" w:rsidR="002E671A" w:rsidRPr="00B40EC1" w:rsidRDefault="0042697E" w:rsidP="00B40EC1">
      <w:pPr>
        <w:rPr>
          <w:b/>
          <w:i/>
        </w:rPr>
      </w:pPr>
      <w:r>
        <w:rPr>
          <w:b/>
          <w:i/>
        </w:rPr>
        <w:t xml:space="preserve">Figure 3 (in </w:t>
      </w:r>
      <w:r w:rsidR="00340111">
        <w:rPr>
          <w:b/>
          <w:i/>
        </w:rPr>
        <w:t>colours</w:t>
      </w:r>
      <w:r>
        <w:rPr>
          <w:b/>
          <w:i/>
        </w:rPr>
        <w:t xml:space="preserve">): </w:t>
      </w:r>
      <w:r>
        <w:rPr>
          <w:i/>
        </w:rPr>
        <w:t xml:space="preserve">Numbers of trends in each category (increase, stable, decrease) (a) for each spatial grain, (b) for each of the 12 metrics and (c) for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w:t>
      </w:r>
      <w:r w:rsidR="000C2A0C">
        <w:rPr>
          <w:i/>
        </w:rPr>
        <w:t xml:space="preserve"> is an average trend from a given study, scale, and for a given metric, calculated over multiple sites (</w:t>
      </w:r>
      <w:proofErr w:type="gramStart"/>
      <w:r w:rsidR="000C2A0C">
        <w:rPr>
          <w:i/>
        </w:rPr>
        <w:t>i.e.</w:t>
      </w:r>
      <w:proofErr w:type="gramEnd"/>
      <w:r w:rsidR="000C2A0C">
        <w:rPr>
          <w:i/>
        </w:rPr>
        <w:t xml:space="preserve"> spatial replicates)</w:t>
      </w:r>
      <w:r>
        <w:rPr>
          <w:i/>
        </w:rPr>
        <w:t>. 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2EF1F28D" w14:textId="77777777" w:rsidR="002E671A" w:rsidRDefault="0042697E" w:rsidP="00B40EC1">
      <w:pPr>
        <w:pStyle w:val="Heading1"/>
        <w:spacing w:line="480" w:lineRule="auto"/>
      </w:pPr>
      <w:bookmarkStart w:id="30" w:name="_9y5dfftdd10l" w:colFirst="0" w:colLast="0"/>
      <w:bookmarkEnd w:id="30"/>
      <w:r>
        <w:lastRenderedPageBreak/>
        <w:t>Discussion</w:t>
      </w:r>
    </w:p>
    <w:p w14:paraId="12F2D914" w14:textId="77777777" w:rsidR="002E671A" w:rsidRDefault="0042697E" w:rsidP="00B40EC1">
      <w:pPr>
        <w:pStyle w:val="Heading2"/>
        <w:spacing w:line="480" w:lineRule="auto"/>
      </w:pPr>
      <w:bookmarkStart w:id="31" w:name="_epq6tagnbh9n" w:colFirst="0" w:colLast="0"/>
      <w:bookmarkEnd w:id="31"/>
      <w:r>
        <w:t>Dynamics of avian biodiversity</w:t>
      </w:r>
    </w:p>
    <w:p w14:paraId="097E7D2E" w14:textId="4FC6B273"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61F22BF8"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w:t>
      </w:r>
      <w:r w:rsidR="00851E1C">
        <w:t>β</w:t>
      </w:r>
      <w:r>
        <w:t xml:space="preserve">-diversity </w:t>
      </w:r>
      <w:r w:rsidR="009A5B95">
        <w:t xml:space="preserve">has been </w:t>
      </w:r>
      <w:r>
        <w:t xml:space="preserve">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expected to find an increase of temporal </w:t>
      </w:r>
      <w:r w:rsidR="00324B91">
        <w:rPr>
          <w:rFonts w:ascii="Cambria Math" w:hAnsi="Cambria Math" w:cs="Cambria Math"/>
        </w:rPr>
        <w:t>β</w:t>
      </w:r>
      <w:r w:rsidR="009A5B95" w:rsidRPr="009A5B95">
        <w:t>-diversity due to anthropogenic disturbances</w:t>
      </w:r>
      <w:r w:rsidR="009A5B95">
        <w:t xml:space="preserve"> </w:t>
      </w:r>
      <w:r w:rsidR="009A5B95" w:rsidRPr="009A5B95">
        <w:fldChar w:fldCharType="begin"/>
      </w:r>
      <w:r w:rsidR="009A5B95" w:rsidRPr="009A5B95">
        <w:instrText xml:space="preserve"> ADDIN ZOTERO_ITEM CSL_CITATION {"citationID":"a1irpu5bf3p","properties":{"formattedCitation":"\\uldash{(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9A5B95" w:rsidRPr="009A5B95">
        <w:fldChar w:fldCharType="separate"/>
      </w:r>
      <w:r w:rsidR="009A5B95" w:rsidRPr="009A5B95">
        <w:t>(McGill 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 xml:space="preserve">decrease of local spatial </w:t>
      </w:r>
      <w:r w:rsidR="00B44257">
        <w:t>β</w:t>
      </w:r>
      <w:r>
        <w:t>-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w:t>
      </w:r>
      <w:r>
        <w:lastRenderedPageBreak/>
        <w:t xml:space="preserve">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770F154D" w:rsidR="002E671A" w:rsidRPr="00DE0657" w:rsidRDefault="0042697E" w:rsidP="00B40EC1">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F763EC" w:rsidRPr="00F763EC">
        <w:instrText xml:space="preserve"> ADDIN ZOTERO_ITEM CSL_CITATION {"citationID":"a157489lbau","properties":{"formattedCitation":"\\uldash{(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F763EC" w:rsidRPr="00F763EC">
        <w:fldChar w:fldCharType="separate"/>
      </w:r>
      <w:r w:rsidR="00F763EC" w:rsidRPr="00F763EC">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proofErr w:type="gramStart"/>
      <w:r>
        <w:rPr>
          <w:i/>
        </w:rPr>
        <w:t>e.g.</w:t>
      </w:r>
      <w:proofErr w:type="gramEnd"/>
      <w:r>
        <w:t xml:space="preserve"> multi-species indicators), and potentially other metrics (</w:t>
      </w:r>
      <w:r>
        <w:rPr>
          <w:i/>
        </w:rPr>
        <w:t>e.g.</w:t>
      </w:r>
      <w:r>
        <w:t xml:space="preserve"> trait-based indicators). We thus see an opportunity for future comparisons of trends of both species-based and </w:t>
      </w:r>
      <w:proofErr w:type="spellStart"/>
      <w:proofErr w:type="gramStart"/>
      <w:r>
        <w:t>non species</w:t>
      </w:r>
      <w:proofErr w:type="spellEnd"/>
      <w:proofErr w:type="gramEnd"/>
      <w:r>
        <w:t xml:space="preserve">-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xml:space="preserve">, 2017; La Sorte &amp; </w:t>
      </w:r>
      <w:proofErr w:type="spellStart"/>
      <w:r w:rsidR="00096BE5" w:rsidRPr="00096BE5">
        <w:rPr>
          <w:lang w:val="fr-FR"/>
        </w:rPr>
        <w:t>Boecklen</w:t>
      </w:r>
      <w:proofErr w:type="spellEnd"/>
      <w:r w:rsidR="00096BE5" w:rsidRPr="00096BE5">
        <w:rPr>
          <w:lang w:val="fr-FR"/>
        </w:rPr>
        <w:t>,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32" w:name="_8zrxchttwsgn" w:colFirst="0" w:colLast="0"/>
      <w:bookmarkEnd w:id="32"/>
      <w:r>
        <w:lastRenderedPageBreak/>
        <w:t xml:space="preserve">Issues of temporal grain </w:t>
      </w:r>
    </w:p>
    <w:p w14:paraId="4967F3DC" w14:textId="68707D21" w:rsidR="002E671A" w:rsidRDefault="0042697E" w:rsidP="00B40EC1">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4734C89C" w:rsidR="002E671A" w:rsidRDefault="0042697E" w:rsidP="00B40EC1">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proofErr w:type="gramStart"/>
      <w:r>
        <w:rPr>
          <w:i/>
        </w:rPr>
        <w:t>e.g.</w:t>
      </w:r>
      <w:proofErr w:type="gramEnd"/>
      <w:r>
        <w:rPr>
          <w:i/>
        </w:rPr>
        <w:t xml:space="preserve"> </w:t>
      </w:r>
      <w:r>
        <w:t xml:space="preserve">Fig. 1, the metric is computed by using all the samples in the red boxes). For instance, let's assume that a location is sampled twice a year during five minutes, and the species richness per year is computed by </w:t>
      </w:r>
      <w:r w:rsidR="007F5F5D">
        <w:t>combining</w:t>
      </w:r>
      <w:r>
        <w:t xml:space="preserve"> those two samples. In this specific case the temporal grain of the metric is ten minutes (</w:t>
      </w:r>
      <w:proofErr w:type="gramStart"/>
      <w:r>
        <w:rPr>
          <w:i/>
        </w:rPr>
        <w:t>i.e.</w:t>
      </w:r>
      <w:proofErr w:type="gramEnd"/>
      <w:r>
        <w:rPr>
          <w:i/>
        </w:rPr>
        <w:t xml:space="preserve"> </w:t>
      </w:r>
      <w:r>
        <w:t>the sum of the two census periods). However, this final temporal grain was seldom specified in the papers that we reviewed. Usually, only the lag was reported (</w:t>
      </w:r>
      <w:proofErr w:type="gramStart"/>
      <w:r>
        <w:rPr>
          <w:i/>
        </w:rPr>
        <w:t>i.e.</w:t>
      </w:r>
      <w:proofErr w:type="gramEnd"/>
      <w:r>
        <w:t xml:space="preserve"> the time between two computations of the metric, Fig. 1a). </w:t>
      </w:r>
    </w:p>
    <w:p w14:paraId="79073DE9" w14:textId="6B602D43" w:rsidR="002E671A" w:rsidRDefault="0042697E" w:rsidP="00B40EC1">
      <w:r>
        <w:t xml:space="preserve">If one wants to study the temporal scaling of biodiversity trends, a clear assessment of the temporal grain needs to be done systematically. That is: if a biodiversity metric is computed by </w:t>
      </w:r>
      <w:r w:rsidR="00EF6C1D">
        <w:t>combining</w:t>
      </w:r>
      <w:r>
        <w:t xml:space="preserve"> samples together, the temporal grain</w:t>
      </w:r>
      <w:r w:rsidR="005D6967">
        <w:t xml:space="preserve"> (</w:t>
      </w:r>
      <w:proofErr w:type="gramStart"/>
      <w:r w:rsidR="005D6967">
        <w:rPr>
          <w:i/>
          <w:iCs/>
        </w:rPr>
        <w:t>i.e.</w:t>
      </w:r>
      <w:proofErr w:type="gramEnd"/>
      <w:r w:rsidR="005D6967">
        <w:rPr>
          <w:i/>
          <w:iCs/>
        </w:rPr>
        <w:t xml:space="preserve"> </w:t>
      </w:r>
      <w:r w:rsidR="005D6967">
        <w:t>time span)</w:t>
      </w:r>
      <w:r>
        <w:t xml:space="preserve"> of samples is summed, and this sum should be considered as the final temporal grain of the metric (</w:t>
      </w:r>
      <w:r>
        <w:rPr>
          <w:i/>
        </w:rPr>
        <w:t xml:space="preserve">i.e. </w:t>
      </w:r>
      <w:r>
        <w:t xml:space="preserve">Fig. 1, sum of the temporal grains of the black dots in the red boxes). Likewise, if the metric is averaged over </w:t>
      </w:r>
      <w:r>
        <w:lastRenderedPageBreak/>
        <w:t>several samples, the mean temporal grain of the samples should be specified (</w:t>
      </w:r>
      <w:proofErr w:type="gramStart"/>
      <w:r>
        <w:rPr>
          <w:i/>
        </w:rPr>
        <w:t>i.e.</w:t>
      </w:r>
      <w:proofErr w:type="gramEnd"/>
      <w:r>
        <w:rPr>
          <w:i/>
        </w:rPr>
        <w:t xml:space="preserv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33" w:name="_8hb3cdukis79" w:colFirst="0" w:colLast="0"/>
      <w:bookmarkEnd w:id="33"/>
      <w:r>
        <w:t>Lack of spatial replication</w:t>
      </w:r>
    </w:p>
    <w:p w14:paraId="77AAB8CA" w14:textId="1A759D21" w:rsidR="002E671A" w:rsidRDefault="0070722D" w:rsidP="00B40EC1">
      <w:pPr>
        <w:spacing w:after="0"/>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However, by reducing the number of trends computed, they also reduce the generality of the trend at the given scale. Finally, only a few authors computed the trends of metrics with spatial replicates across more than one spatial 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42697E">
        <w:t xml:space="preserve">. Yet, as we show here, biodiversity trends can be different according to the </w:t>
      </w:r>
      <w:proofErr w:type="spellStart"/>
      <w:r w:rsidR="0042697E">
        <w:t>spatio</w:t>
      </w:r>
      <w:proofErr w:type="spellEnd"/>
      <w:r w:rsidR="0042697E">
        <w:t xml:space="preserve">-temporal grains they are assessed at. For that reason and in order to </w:t>
      </w:r>
      <w:r w:rsidR="0042697E">
        <w:lastRenderedPageBreak/>
        <w:t xml:space="preserve">have a general overview of the current biodiversity crisis magnitude, this cross-scale approach deserves more attention. </w:t>
      </w:r>
    </w:p>
    <w:p w14:paraId="6B801052" w14:textId="77777777" w:rsidR="002E671A" w:rsidRDefault="002E671A" w:rsidP="00B40EC1">
      <w:pPr>
        <w:spacing w:after="0"/>
      </w:pPr>
    </w:p>
    <w:p w14:paraId="2AFF0C35" w14:textId="61A9FE34" w:rsidR="002E671A" w:rsidRDefault="0042697E" w:rsidP="00B40EC1">
      <w:r>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sidR="002B6EBC">
        <w:rPr>
          <w:color w:val="0070C0"/>
        </w:rPr>
        <w:t xml:space="preserve"> but the standardisation criteria of the </w:t>
      </w:r>
      <w:proofErr w:type="spellStart"/>
      <w:r w:rsidR="002B6EBC">
        <w:rPr>
          <w:color w:val="0070C0"/>
        </w:rPr>
        <w:t>spatio</w:t>
      </w:r>
      <w:proofErr w:type="spellEnd"/>
      <w:r w:rsidR="002B6EBC">
        <w:rPr>
          <w:color w:val="0070C0"/>
        </w:rPr>
        <w:t xml:space="preserve">-temporal features are often specific to each country, </w:t>
      </w:r>
      <w:r w:rsidR="002B6EBC" w:rsidRPr="002B6EBC">
        <w:rPr>
          <w:color w:val="0070C0"/>
        </w:rPr>
        <w:t xml:space="preserve">making </w:t>
      </w:r>
      <w:r>
        <w:t xml:space="preserve">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34" w:name="_60ek0wdm5dpz" w:colFirst="0" w:colLast="0"/>
      <w:bookmarkEnd w:id="34"/>
      <w:r>
        <w:t xml:space="preserve">Lack of </w:t>
      </w:r>
      <w:proofErr w:type="spellStart"/>
      <w:r>
        <w:t>spatio</w:t>
      </w:r>
      <w:proofErr w:type="spellEnd"/>
      <w:r>
        <w:t xml:space="preserve">-temporal coverage. </w:t>
      </w:r>
    </w:p>
    <w:p w14:paraId="06393F4C" w14:textId="3798D247" w:rsidR="002E671A" w:rsidRDefault="0042697E" w:rsidP="00B40EC1">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xml:space="preserve">. This gap was also reported </w:t>
      </w:r>
      <w:r w:rsidR="002A2902">
        <w:rPr>
          <w:color w:val="0070C0"/>
        </w:rPr>
        <w:t>in</w:t>
      </w:r>
      <w:r w:rsidR="002A2902">
        <w:t xml:space="preserve"> </w:t>
      </w:r>
      <w:r w:rsidR="002A2902">
        <w:rPr>
          <w:color w:val="0070C0"/>
        </w:rPr>
        <w:t>the literature review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proofErr w:type="spellStart"/>
      <w:r w:rsidR="00251AA0" w:rsidRPr="00251AA0">
        <w:t>Fraixedas</w:t>
      </w:r>
      <w:proofErr w:type="spellEnd"/>
      <w:r w:rsidR="00251AA0" w:rsidRPr="00251AA0">
        <w:t xml:space="preserve">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r w:rsidR="00EB7CD9">
        <w:t xml:space="preserve">We </w:t>
      </w:r>
      <w:r w:rsidR="00B46A46">
        <w:t xml:space="preserve">have reasons to think that the dominant increase of biodiversity reported </w:t>
      </w:r>
      <w:r w:rsidR="00EB7CD9">
        <w:t xml:space="preserve">in the reviewed studies </w:t>
      </w:r>
      <w:r w:rsidR="00B46A46">
        <w:t>applies only on north hemisphere</w:t>
      </w:r>
      <w:r w:rsidR="00EB3254">
        <w:t>, especially</w:t>
      </w:r>
      <w:r w:rsidR="00B46A46">
        <w:t xml:space="preserve"> due</w:t>
      </w:r>
      <w:r w:rsidR="00697C67">
        <w:t xml:space="preserve"> to temperature increase that impact positively species richness </w:t>
      </w:r>
      <w:r w:rsidR="00BA1BF1">
        <w:t xml:space="preserve">through </w:t>
      </w:r>
      <w:r w:rsidR="00697C67">
        <w:t>species-energy relationship</w:t>
      </w:r>
      <w:r w:rsidR="00BA1BF1">
        <w:t xml:space="preserve"> (</w:t>
      </w:r>
      <w:r w:rsidR="00031E48" w:rsidRPr="00031E48">
        <w:fldChar w:fldCharType="begin"/>
      </w:r>
      <w:r w:rsidR="00031E48" w:rsidRPr="00031E48">
        <w:instrText xml:space="preserve"> ADDIN ZOTERO_ITEM CSL_CITATION {"citationID":"a1925m4dh0t","properties":{"formattedCitation":"\\uldash{(Currie, 1991; Storch &amp; Gaston, 2004; Whittaker et al., 2001)}","plainCitation":"(Currie, 1991; Storch &amp; Gaston, 2004; Whittaker et al., 2001)","noteIndex":0},"citationItems":[{"id":1331,"uris":["http://zotero.org/users/6714553/items/CIVRUMUJ"],"uri":["http://zotero.org/users/6714553/items/CIVRUMUJ"],"itemData":{"id":1331,"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URL":"https://www.jstor.org/stable/2462155","volume":"137","author":[{"family":"Currie","given":"David J."}],"accessed":{"date-parts":[["2022",2,23]]},"issued":{"date-parts":[["1991"]]}}},{"id":116,"uris":["http://zotero.org/users/6714553/items/VBX9WYU3"],"uri":["http://zotero.org/users/6714553/items/VBX9WYU3"],"itemData":{"id":116,"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URL":"https://linkinghub.elsevier.com/retrieve/pii/S1439179104000568","volume":"5","author":[{"family":"Storch","given":"David"},{"family":"Gaston","given":"Kevin J."}],"accessed":{"date-parts":[["2020",11,13]]},"issued":{"date-parts":[["2004",11]]}}},{"id":361,"uris":["http://zotero.org/users/6714553/items/GGLLFBHA"],"uri":["http://zotero.org/users/6714553/items/GGLLFBHA"],"itemData":{"id":361,"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URL":"https://onlinelibrary.wiley.com/doi/abs/10.1046/j.1365-2699.2001.00563.x","volume":"28","author":[{"family":"Whittaker","given":"Robert J."},{"family":"Willis","given":"Katherine J."},{"family":"Field","given":"Richard"}],"accessed":{"date-parts":[["2021",1,26]]},"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B46A46">
        <w:t xml:space="preserve">. Thus, </w:t>
      </w:r>
      <w:r>
        <w:t xml:space="preserve">studies of </w:t>
      </w:r>
      <w:r>
        <w:lastRenderedPageBreak/>
        <w:t xml:space="preserve">biodiversit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35" w:name="_u4vx3q5nr6lj" w:colFirst="0" w:colLast="0"/>
      <w:bookmarkEnd w:id="35"/>
      <w:r>
        <w:t>Conclusion</w:t>
      </w:r>
    </w:p>
    <w:p w14:paraId="28624DBD" w14:textId="51599B17"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proofErr w:type="gramStart"/>
      <w:r>
        <w:rPr>
          <w:i/>
        </w:rPr>
        <w:t>i.e.</w:t>
      </w:r>
      <w:proofErr w:type="gramEnd"/>
      <w:r>
        <w:rPr>
          <w:i/>
        </w:rPr>
        <w:t xml:space="preserve"> </w:t>
      </w:r>
      <w:r>
        <w:t>mainly increases) and global (</w:t>
      </w:r>
      <w:r>
        <w:rPr>
          <w:i/>
        </w:rPr>
        <w:t xml:space="preserve">i.e. </w:t>
      </w:r>
      <w:r>
        <w:t xml:space="preserve">no increase) spatial scales. </w:t>
      </w:r>
      <w:r w:rsidR="007453CB">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proofErr w:type="gramStart"/>
      <w:r w:rsidR="002643A2">
        <w:rPr>
          <w:i/>
          <w:iCs/>
        </w:rPr>
        <w:t>e.g.</w:t>
      </w:r>
      <w:proofErr w:type="gramEnd"/>
      <w:r w:rsidR="002643A2">
        <w:rPr>
          <w:i/>
          <w:iCs/>
        </w:rPr>
        <w:t xml:space="preserve">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 xml:space="preserve">emporal grain of the metrics has either been confused with the temporal grain of the sampling plan, or not properly considered at all, and this needs to be addressed. Finally, the gaps in </w:t>
      </w:r>
      <w:proofErr w:type="spellStart"/>
      <w:r>
        <w:t>spatio</w:t>
      </w:r>
      <w:proofErr w:type="spellEnd"/>
      <w:r>
        <w:t xml:space="preserve">-temporal coverage need to be filled with more </w:t>
      </w:r>
      <w:r w:rsidR="005564F7">
        <w:t>data or</w:t>
      </w:r>
      <w:r>
        <w:t xml:space="preserve"> interpolated over by models. We hope that this review improves the current knowledge on </w:t>
      </w:r>
      <w:proofErr w:type="spellStart"/>
      <w:r>
        <w:t>spatio</w:t>
      </w:r>
      <w:proofErr w:type="spellEnd"/>
      <w:r>
        <w:t xml:space="preserve">-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lastRenderedPageBreak/>
        <w:t>Acknowledgments</w:t>
      </w:r>
    </w:p>
    <w:p w14:paraId="7DE6FB00" w14:textId="5DEE42E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xml:space="preserve">), spatial </w:t>
      </w:r>
      <w:bookmarkStart w:id="36" w:name="_Hlk96531542"/>
      <w:r>
        <w:rPr>
          <w:i/>
        </w:rPr>
        <w:t>beta-diversity</w:t>
      </w:r>
      <w:bookmarkEnd w:id="36"/>
      <w:r>
        <w:rPr>
          <w:i/>
        </w:rPr>
        <w:t xml:space="preserve">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398A24B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4A3E631E"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w:t>
            </w:r>
            <w:r w:rsidR="00BC446B">
              <w:rPr>
                <w:rFonts w:ascii="Arial" w:eastAsia="Arial" w:hAnsi="Arial" w:cs="Arial"/>
                <w:sz w:val="14"/>
                <w:szCs w:val="14"/>
              </w:rPr>
              <w:t>k</w:t>
            </w:r>
            <w:r>
              <w:rPr>
                <w:rFonts w:ascii="Arial" w:eastAsia="Arial" w:hAnsi="Arial" w:cs="Arial"/>
                <w:sz w:val="14"/>
                <w:szCs w:val="14"/>
              </w:rPr>
              <w:t>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64895388"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sidRPr="00BC446B">
              <w:rPr>
                <w:rFonts w:ascii="Arial" w:eastAsia="Arial" w:hAnsi="Arial" w:cs="Arial"/>
                <w:color w:val="0070C0"/>
                <w:sz w:val="14"/>
                <w:szCs w:val="14"/>
              </w:rPr>
              <w:t>(</w:t>
            </w:r>
            <w:r w:rsidR="000A7CBE" w:rsidRPr="00BC446B">
              <w:rPr>
                <w:rFonts w:ascii="Arial" w:eastAsia="Arial" w:hAnsi="Arial" w:cs="Arial"/>
                <w:color w:val="0070C0"/>
                <w:sz w:val="14"/>
                <w:szCs w:val="14"/>
              </w:rPr>
              <w:t xml:space="preserve">decimal </w:t>
            </w:r>
            <w:r w:rsidRPr="00BC446B">
              <w:rPr>
                <w:rFonts w:ascii="Arial" w:eastAsia="Arial" w:hAnsi="Arial" w:cs="Arial"/>
                <w:color w:val="0070C0"/>
                <w:sz w:val="14"/>
                <w:szCs w:val="14"/>
              </w:rPr>
              <w:t>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37" w:name="_bxf3juex4006" w:colFirst="0" w:colLast="0"/>
      <w:bookmarkStart w:id="38" w:name="_mukbd63zvb66" w:colFirst="0" w:colLast="0"/>
      <w:bookmarkEnd w:id="37"/>
      <w:bookmarkEnd w:id="38"/>
    </w:p>
    <w:p w14:paraId="238AC331" w14:textId="325392B8" w:rsidR="008127C5" w:rsidRDefault="008127C5"/>
    <w:p w14:paraId="4B3061B4" w14:textId="25BEAC60" w:rsidR="008127C5" w:rsidRDefault="008127C5"/>
    <w:p w14:paraId="1EE7AD7A" w14:textId="235380FC" w:rsidR="008127C5" w:rsidRDefault="008127C5"/>
    <w:p w14:paraId="558814EB" w14:textId="5BBA296D" w:rsidR="001A06BF" w:rsidRDefault="001A06BF"/>
    <w:p w14:paraId="0FD433AF" w14:textId="382F8231" w:rsidR="001A06BF" w:rsidRDefault="001A06BF"/>
    <w:p w14:paraId="11A254DD" w14:textId="1E1D8892" w:rsidR="001A06BF" w:rsidRDefault="001A06BF"/>
    <w:p w14:paraId="6E0D00C9" w14:textId="139455BC" w:rsidR="001A06BF" w:rsidRDefault="001A06BF"/>
    <w:p w14:paraId="3CA9D993" w14:textId="77777777" w:rsidR="001A06BF" w:rsidRDefault="001A06BF"/>
    <w:p w14:paraId="16604981" w14:textId="77777777" w:rsidR="002E671A" w:rsidRDefault="0042697E">
      <w:pPr>
        <w:pStyle w:val="Title"/>
      </w:pPr>
      <w:bookmarkStart w:id="39" w:name="_xxrqwfm9by0x" w:colFirst="0" w:colLast="0"/>
      <w:bookmarkEnd w:id="39"/>
      <w:r>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1A816A9F" w:rsidR="002E671A" w:rsidRPr="00A10E21" w:rsidRDefault="0042697E" w:rsidP="00992016">
      <w:pPr>
        <w:rPr>
          <w:i/>
          <w:iCs/>
        </w:rPr>
      </w:pPr>
      <w:r w:rsidRPr="00A10E21">
        <w:rPr>
          <w:b/>
          <w:i/>
          <w:iCs/>
        </w:rPr>
        <w:t>Supplementary Figure 1</w:t>
      </w:r>
      <w:r w:rsidR="00340111" w:rsidRPr="00A10E21">
        <w:rPr>
          <w:b/>
          <w:i/>
          <w:iCs/>
        </w:rPr>
        <w:t xml:space="preserve"> (in colours)</w:t>
      </w:r>
      <w:r w:rsidRPr="00A10E21">
        <w:rPr>
          <w:b/>
          <w:i/>
          <w:iCs/>
        </w:rPr>
        <w:t>:</w:t>
      </w:r>
      <w:r w:rsidRPr="00A10E21">
        <w:rPr>
          <w:i/>
          <w:iCs/>
        </w:rPr>
        <w:t xml:space="preserve"> Numbers of trends in each category (increase, stable, decrease) for the 59 trends across 24 articles. </w:t>
      </w:r>
      <w:r w:rsidR="00F039E8">
        <w:rPr>
          <w:i/>
        </w:rPr>
        <w:t>Note that each trend is an average trend from a given study, scale, and for a given metric, calculated over multiple sites (</w:t>
      </w:r>
      <w:proofErr w:type="gramStart"/>
      <w:r w:rsidR="00F039E8">
        <w:rPr>
          <w:i/>
        </w:rPr>
        <w:t>i.e.</w:t>
      </w:r>
      <w:proofErr w:type="gramEnd"/>
      <w:r w:rsidR="00F039E8">
        <w:rPr>
          <w:i/>
        </w:rPr>
        <w:t xml:space="preserve"> spatial replicates). </w:t>
      </w:r>
      <w:r w:rsidRPr="00A10E21">
        <w:rPr>
          <w:i/>
          <w:iCs/>
        </w:rPr>
        <w:t xml:space="preserve">We also note that some trends reported here are based on the same </w:t>
      </w:r>
      <w:proofErr w:type="gramStart"/>
      <w:r w:rsidRPr="00A10E21">
        <w:rPr>
          <w:i/>
          <w:iCs/>
        </w:rPr>
        <w:t>dataset, but</w:t>
      </w:r>
      <w:proofErr w:type="gramEnd"/>
      <w:r w:rsidRPr="00A10E21">
        <w:rPr>
          <w:i/>
          <w:iCs/>
        </w:rPr>
        <w:t xml:space="preserve"> come from different studies; this is a potential source of </w:t>
      </w:r>
      <w:proofErr w:type="spellStart"/>
      <w:r w:rsidRPr="00A10E21">
        <w:rPr>
          <w:i/>
          <w:iCs/>
        </w:rPr>
        <w:t>pseudoreplication</w:t>
      </w:r>
      <w:proofErr w:type="spellEnd"/>
      <w:r w:rsidRPr="00A10E21">
        <w:rPr>
          <w:i/>
          <w:iCs/>
        </w:rPr>
        <w:t xml:space="preserve">. For summary of trends that accounts for this </w:t>
      </w:r>
      <w:proofErr w:type="spellStart"/>
      <w:r w:rsidRPr="00A10E21">
        <w:rPr>
          <w:i/>
          <w:iCs/>
        </w:rPr>
        <w:t>pseudoreplication</w:t>
      </w:r>
      <w:proofErr w:type="spellEnd"/>
      <w:r w:rsidRPr="00A10E21">
        <w:rPr>
          <w:i/>
          <w:iCs/>
        </w:rPr>
        <w:t xml:space="preserve"> see Fig. 3. Abbreviations: species richness (</w:t>
      </w:r>
      <w:proofErr w:type="spellStart"/>
      <w:r w:rsidRPr="00A10E21">
        <w:rPr>
          <w:i/>
          <w:iCs/>
        </w:rPr>
        <w:t>sR</w:t>
      </w:r>
      <w:proofErr w:type="spellEnd"/>
      <w:r w:rsidRPr="00A10E21">
        <w:rPr>
          <w:i/>
          <w:iCs/>
        </w:rPr>
        <w:t>), functional richness (</w:t>
      </w:r>
      <w:proofErr w:type="spellStart"/>
      <w:r w:rsidRPr="00A10E21">
        <w:rPr>
          <w:i/>
          <w:iCs/>
        </w:rPr>
        <w:t>fR</w:t>
      </w:r>
      <w:proofErr w:type="spellEnd"/>
      <w:r w:rsidRPr="00A10E21">
        <w:rPr>
          <w:i/>
          <w:iCs/>
        </w:rPr>
        <w:t>), evenness (Eve), functional evenness (</w:t>
      </w:r>
      <w:proofErr w:type="spellStart"/>
      <w:r w:rsidRPr="00A10E21">
        <w:rPr>
          <w:i/>
          <w:iCs/>
        </w:rPr>
        <w:t>fEve</w:t>
      </w:r>
      <w:proofErr w:type="spellEnd"/>
      <w:r w:rsidRPr="00A10E21">
        <w:rPr>
          <w:i/>
          <w:iCs/>
        </w:rPr>
        <w:t>), taxonomic diversity (</w:t>
      </w:r>
      <w:proofErr w:type="spellStart"/>
      <w:r w:rsidRPr="00A10E21">
        <w:rPr>
          <w:i/>
          <w:iCs/>
        </w:rPr>
        <w:t>Div</w:t>
      </w:r>
      <w:proofErr w:type="spellEnd"/>
      <w:r w:rsidRPr="00A10E21">
        <w:rPr>
          <w:i/>
          <w:iCs/>
        </w:rPr>
        <w:t>), functional diversity (</w:t>
      </w:r>
      <w:proofErr w:type="spellStart"/>
      <w:r w:rsidRPr="00A10E21">
        <w:rPr>
          <w:i/>
          <w:iCs/>
        </w:rPr>
        <w:t>fDiv</w:t>
      </w:r>
      <w:proofErr w:type="spellEnd"/>
      <w:r w:rsidRPr="00A10E21">
        <w:rPr>
          <w:i/>
          <w:iCs/>
        </w:rPr>
        <w:t>), temporal beta-diversity (</w:t>
      </w:r>
      <w:proofErr w:type="spellStart"/>
      <w:r w:rsidRPr="00A10E21">
        <w:rPr>
          <w:i/>
          <w:iCs/>
        </w:rPr>
        <w:t>tBetaDiv</w:t>
      </w:r>
      <w:proofErr w:type="spellEnd"/>
      <w:r w:rsidRPr="00A10E21">
        <w:rPr>
          <w:i/>
          <w:iCs/>
        </w:rPr>
        <w:t>), spatial beta-diversity (</w:t>
      </w:r>
      <w:proofErr w:type="spellStart"/>
      <w:r w:rsidRPr="00A10E21">
        <w:rPr>
          <w:i/>
          <w:iCs/>
        </w:rPr>
        <w:t>sBetaDiv</w:t>
      </w:r>
      <w:proofErr w:type="spellEnd"/>
      <w:r w:rsidRPr="00A10E21">
        <w:rPr>
          <w:i/>
          <w:iCs/>
        </w:rPr>
        <w:t>), functional spatial beta-diversity (</w:t>
      </w:r>
      <w:proofErr w:type="spellStart"/>
      <w:r w:rsidRPr="00A10E21">
        <w:rPr>
          <w:i/>
          <w:iCs/>
        </w:rPr>
        <w:t>fsBetaDiv</w:t>
      </w:r>
      <w:proofErr w:type="spellEnd"/>
      <w:r w:rsidRPr="00A10E21">
        <w:rPr>
          <w:i/>
          <w:iCs/>
        </w:rPr>
        <w:t>), gamma-diversity (</w:t>
      </w:r>
      <w:proofErr w:type="spellStart"/>
      <w:r w:rsidRPr="00A10E21">
        <w:rPr>
          <w:i/>
          <w:iCs/>
        </w:rPr>
        <w:t>gammaDiv</w:t>
      </w:r>
      <w:proofErr w:type="spellEnd"/>
      <w:r w:rsidRPr="00A10E21">
        <w:rPr>
          <w:i/>
          <w:iCs/>
        </w:rPr>
        <w:t>), functional Gamma-diversity (</w:t>
      </w:r>
      <w:proofErr w:type="spellStart"/>
      <w:r w:rsidRPr="00A10E21">
        <w:rPr>
          <w:i/>
          <w:iCs/>
        </w:rPr>
        <w:t>fgammaDiv</w:t>
      </w:r>
      <w:proofErr w:type="spellEnd"/>
      <w:r w:rsidRPr="00A10E21">
        <w:rPr>
          <w:i/>
          <w:iCs/>
        </w:rPr>
        <w:t>), phylogenetic diversity (</w:t>
      </w:r>
      <w:proofErr w:type="spellStart"/>
      <w:r w:rsidRPr="00A10E21">
        <w:rPr>
          <w:i/>
          <w:iCs/>
        </w:rPr>
        <w:t>pDiv</w:t>
      </w:r>
      <w:proofErr w:type="spellEnd"/>
      <w:r w:rsidRPr="00A10E21">
        <w:rPr>
          <w:i/>
          <w:iCs/>
        </w:rPr>
        <w:t>).</w:t>
      </w:r>
    </w:p>
    <w:p w14:paraId="38BAC004" w14:textId="77777777" w:rsidR="00391B08" w:rsidRDefault="00391B08">
      <w:pPr>
        <w:spacing w:line="276" w:lineRule="auto"/>
      </w:pPr>
    </w:p>
    <w:p w14:paraId="4BB9EAC5" w14:textId="186FB43C" w:rsidR="002E671A" w:rsidRPr="00E61F9D" w:rsidRDefault="0042697E">
      <w:pPr>
        <w:rPr>
          <w:i/>
          <w:iCs/>
        </w:rPr>
      </w:pPr>
      <w:r w:rsidRPr="00E61F9D">
        <w:rPr>
          <w:b/>
          <w:i/>
          <w:iCs/>
        </w:rPr>
        <w:t xml:space="preserve">Supplementary Table 1: </w:t>
      </w:r>
      <w:r w:rsidRPr="00E61F9D">
        <w:rPr>
          <w:i/>
          <w:iCs/>
        </w:rPr>
        <w:t>table containing the notes about the trends and articles used in this literature review. Abbreviations: BBS = Breeding Bird Survey, species richness (</w:t>
      </w:r>
      <w:proofErr w:type="spellStart"/>
      <w:r w:rsidRPr="00E61F9D">
        <w:rPr>
          <w:i/>
          <w:iCs/>
        </w:rPr>
        <w:t>sR</w:t>
      </w:r>
      <w:proofErr w:type="spellEnd"/>
      <w:r w:rsidRPr="00E61F9D">
        <w:rPr>
          <w:i/>
          <w:iCs/>
        </w:rPr>
        <w:t>), functional richness (</w:t>
      </w:r>
      <w:proofErr w:type="spellStart"/>
      <w:r w:rsidRPr="00E61F9D">
        <w:rPr>
          <w:i/>
          <w:iCs/>
        </w:rPr>
        <w:t>fR</w:t>
      </w:r>
      <w:proofErr w:type="spellEnd"/>
      <w:r w:rsidRPr="00E61F9D">
        <w:rPr>
          <w:i/>
          <w:iCs/>
        </w:rPr>
        <w:t>), evenness (Eve), functional evenness (</w:t>
      </w:r>
      <w:proofErr w:type="spellStart"/>
      <w:r w:rsidRPr="00E61F9D">
        <w:rPr>
          <w:i/>
          <w:iCs/>
        </w:rPr>
        <w:t>fEve</w:t>
      </w:r>
      <w:proofErr w:type="spellEnd"/>
      <w:r w:rsidRPr="00E61F9D">
        <w:rPr>
          <w:i/>
          <w:iCs/>
        </w:rPr>
        <w:t>), diversity (</w:t>
      </w:r>
      <w:proofErr w:type="spellStart"/>
      <w:r w:rsidRPr="00E61F9D">
        <w:rPr>
          <w:i/>
          <w:iCs/>
        </w:rPr>
        <w:t>Div</w:t>
      </w:r>
      <w:proofErr w:type="spellEnd"/>
      <w:r w:rsidRPr="00E61F9D">
        <w:rPr>
          <w:i/>
          <w:iCs/>
        </w:rPr>
        <w:t>), functional diversity (</w:t>
      </w:r>
      <w:proofErr w:type="spellStart"/>
      <w:r w:rsidRPr="00E61F9D">
        <w:rPr>
          <w:i/>
          <w:iCs/>
        </w:rPr>
        <w:t>fDiv</w:t>
      </w:r>
      <w:proofErr w:type="spellEnd"/>
      <w:r w:rsidRPr="00E61F9D">
        <w:rPr>
          <w:i/>
          <w:iCs/>
        </w:rPr>
        <w:t>), temporal beta-diversity (</w:t>
      </w:r>
      <w:proofErr w:type="spellStart"/>
      <w:r w:rsidRPr="00E61F9D">
        <w:rPr>
          <w:i/>
          <w:iCs/>
        </w:rPr>
        <w:t>tBetaDiv</w:t>
      </w:r>
      <w:proofErr w:type="spellEnd"/>
      <w:r w:rsidRPr="00E61F9D">
        <w:rPr>
          <w:i/>
          <w:iCs/>
        </w:rPr>
        <w:t>), spatial beta-diversity (</w:t>
      </w:r>
      <w:proofErr w:type="spellStart"/>
      <w:r w:rsidRPr="00E61F9D">
        <w:rPr>
          <w:i/>
          <w:iCs/>
        </w:rPr>
        <w:t>sBetaDiv</w:t>
      </w:r>
      <w:proofErr w:type="spellEnd"/>
      <w:r w:rsidRPr="00E61F9D">
        <w:rPr>
          <w:i/>
          <w:iCs/>
        </w:rPr>
        <w:t>), functional spatial beta-diversity (</w:t>
      </w:r>
      <w:proofErr w:type="spellStart"/>
      <w:r w:rsidRPr="00E61F9D">
        <w:rPr>
          <w:i/>
          <w:iCs/>
        </w:rPr>
        <w:t>fsBetaDiv</w:t>
      </w:r>
      <w:proofErr w:type="spellEnd"/>
      <w:r w:rsidRPr="00E61F9D">
        <w:rPr>
          <w:i/>
          <w:iCs/>
        </w:rPr>
        <w:t>), gamma-diversity (</w:t>
      </w:r>
      <w:proofErr w:type="spellStart"/>
      <w:r w:rsidRPr="00E61F9D">
        <w:rPr>
          <w:i/>
          <w:iCs/>
        </w:rPr>
        <w:t>gammaDiv</w:t>
      </w:r>
      <w:proofErr w:type="spellEnd"/>
      <w:r w:rsidRPr="00E61F9D">
        <w:rPr>
          <w:i/>
          <w:iCs/>
        </w:rPr>
        <w:t>), functional Gamma-diversity (</w:t>
      </w:r>
      <w:proofErr w:type="spellStart"/>
      <w:r w:rsidRPr="00E61F9D">
        <w:rPr>
          <w:i/>
          <w:iCs/>
        </w:rPr>
        <w:t>fgammaDiv</w:t>
      </w:r>
      <w:proofErr w:type="spellEnd"/>
      <w:r w:rsidRPr="00E61F9D">
        <w:rPr>
          <w:i/>
          <w:iCs/>
        </w:rPr>
        <w:t>), phylogenetic diversity (</w:t>
      </w:r>
      <w:proofErr w:type="spellStart"/>
      <w:r w:rsidRPr="00E61F9D">
        <w:rPr>
          <w:i/>
          <w:iCs/>
        </w:rPr>
        <w:t>pDiv</w:t>
      </w:r>
      <w:proofErr w:type="spellEnd"/>
      <w:r w:rsidRPr="00E61F9D">
        <w:rPr>
          <w:i/>
          <w:iCs/>
        </w:rPr>
        <w:t>).</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1599353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w:t>
            </w:r>
            <w:proofErr w:type="gramStart"/>
            <w:r>
              <w:rPr>
                <w:rFonts w:ascii="Arial" w:eastAsia="Arial" w:hAnsi="Arial" w:cs="Arial"/>
                <w:sz w:val="14"/>
                <w:szCs w:val="14"/>
              </w:rPr>
              <w:t>8)*</w:t>
            </w:r>
            <w:proofErr w:type="gramEnd"/>
            <w:r>
              <w:rPr>
                <w:rFonts w:ascii="Arial" w:eastAsia="Arial" w:hAnsi="Arial" w:cs="Arial"/>
                <w:sz w:val="14"/>
                <w:szCs w:val="14"/>
              </w:rPr>
              <w:t>(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w:t>
            </w:r>
            <w:proofErr w:type="gramStart"/>
            <w:r>
              <w:rPr>
                <w:rFonts w:ascii="Arial" w:eastAsia="Arial" w:hAnsi="Arial" w:cs="Arial"/>
                <w:sz w:val="14"/>
                <w:szCs w:val="14"/>
              </w:rPr>
              <w:t>species</w:t>
            </w:r>
            <w:proofErr w:type="gramEnd"/>
            <w:r>
              <w:rPr>
                <w:rFonts w:ascii="Arial" w:eastAsia="Arial" w:hAnsi="Arial" w:cs="Arial"/>
                <w:sz w:val="14"/>
                <w:szCs w:val="14"/>
              </w:rPr>
              <w:t xml:space="preserve">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1755C472" w:rsidR="002E671A" w:rsidRDefault="002E671A">
            <w:pPr>
              <w:spacing w:before="100" w:after="100" w:line="240" w:lineRule="auto"/>
              <w:ind w:left="100" w:right="100"/>
              <w:rPr>
                <w:rFonts w:ascii="Arial" w:eastAsia="Arial" w:hAnsi="Arial" w:cs="Arial"/>
                <w:sz w:val="14"/>
                <w:szCs w:val="14"/>
              </w:rPr>
            </w:pP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w:t>
            </w:r>
            <w:proofErr w:type="gramStart"/>
            <w:r>
              <w:rPr>
                <w:rFonts w:ascii="Arial" w:eastAsia="Arial" w:hAnsi="Arial" w:cs="Arial"/>
                <w:sz w:val="14"/>
                <w:szCs w:val="14"/>
              </w:rPr>
              <w:t>i.e.</w:t>
            </w:r>
            <w:proofErr w:type="gramEnd"/>
            <w:r>
              <w:rPr>
                <w:rFonts w:ascii="Arial" w:eastAsia="Arial" w:hAnsi="Arial" w:cs="Arial"/>
                <w:sz w:val="14"/>
                <w:szCs w:val="14"/>
              </w:rPr>
              <w:t xml:space="preserv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w:t>
            </w:r>
            <w:proofErr w:type="gramStart"/>
            <w:r>
              <w:rPr>
                <w:rFonts w:ascii="Arial" w:eastAsia="Arial" w:hAnsi="Arial" w:cs="Arial"/>
                <w:sz w:val="14"/>
                <w:szCs w:val="14"/>
              </w:rPr>
              <w:t>x(</w:t>
            </w:r>
            <w:proofErr w:type="gramEnd"/>
            <w:r>
              <w:rPr>
                <w:rFonts w:ascii="Arial" w:eastAsia="Arial" w:hAnsi="Arial" w:cs="Arial"/>
                <w:sz w:val="14"/>
                <w:szCs w:val="14"/>
              </w:rPr>
              <w:t>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proofErr w:type="gramStart"/>
            <w:r w:rsidR="00AC35AB">
              <w:rPr>
                <w:rFonts w:ascii="Arial" w:eastAsia="Arial" w:hAnsi="Arial" w:cs="Arial"/>
                <w:sz w:val="14"/>
                <w:szCs w:val="14"/>
              </w:rPr>
              <w:t>…</w:t>
            </w:r>
            <w:r>
              <w:rPr>
                <w:rFonts w:ascii="Arial" w:eastAsia="Arial" w:hAnsi="Arial" w:cs="Arial"/>
                <w:sz w:val="14"/>
                <w:szCs w:val="14"/>
              </w:rPr>
              <w:t>](</w:t>
            </w:r>
            <w:proofErr w:type="gramEnd"/>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137DFAA0" w14:textId="77777777" w:rsidR="00E577E1" w:rsidRDefault="00391B08" w:rsidP="00E577E1">
      <w:pPr>
        <w:pStyle w:val="Bibliography"/>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E577E1">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E577E1">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E577E1">
      <w:pPr>
        <w:pStyle w:val="Bibliography"/>
      </w:pPr>
      <w:r>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E577E1">
      <w:pPr>
        <w:pStyle w:val="Bibliography"/>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FC472C" w14:textId="77777777" w:rsidR="00E577E1" w:rsidRDefault="00E577E1" w:rsidP="00E577E1">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E577E1">
      <w:pPr>
        <w:pStyle w:val="Bibliography"/>
      </w:pPr>
      <w:r>
        <w:t xml:space="preserve">Bejček, V. &amp; Stastný. (2016). Velké ptačí mapování. </w:t>
      </w:r>
      <w:r>
        <w:rPr>
          <w:i/>
          <w:iCs/>
        </w:rPr>
        <w:t>Vesmír</w:t>
      </w:r>
      <w:r>
        <w:t>. https://vesmir.cz/cz/on-line-clanky/2016/04/velke-ptaci-mapovani.html</w:t>
      </w:r>
    </w:p>
    <w:p w14:paraId="6E24BDEE" w14:textId="77777777" w:rsidR="00E577E1" w:rsidRDefault="00E577E1" w:rsidP="00E577E1">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E577E1">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E577E1">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E577E1">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298FA35C" w14:textId="77777777" w:rsidR="00E577E1" w:rsidRDefault="00E577E1" w:rsidP="00E577E1">
      <w:pPr>
        <w:pStyle w:val="Bibliography"/>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E577E1">
      <w:pPr>
        <w:pStyle w:val="Bibliography"/>
      </w:pPr>
      <w:r w:rsidRPr="00E577E1">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E577E1">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E577E1">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E577E1">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E577E1">
      <w:pPr>
        <w:pStyle w:val="Bibliography"/>
        <w:rPr>
          <w:lang w:val="fr-FR"/>
        </w:rPr>
      </w:pPr>
      <w:r>
        <w:t xml:space="preserve">Dornelas, M., Gotelli, N. J., McGill, B., Shimadzu, H., Moyes, F., Sievers, C., &amp; Magurran,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E577E1">
      <w:pPr>
        <w:pStyle w:val="Bibliography"/>
      </w:pPr>
      <w:r w:rsidRPr="00E577E1">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E577E1">
      <w:pPr>
        <w:pStyle w:val="Bibliography"/>
      </w:pPr>
      <w:r>
        <w:t xml:space="preserve">Dungan, J. L., Perry, J. N., Dale, M. R. T., Legendre, P., Citron-Pousty, S., Fortin, M.-J., Jakomulska, A., Miriti, M., &amp; Rosenberg, M. S. (2002). A balanced view of scale in </w:t>
      </w:r>
      <w:r>
        <w:lastRenderedPageBreak/>
        <w:t xml:space="preserve">spatial statistical analysis. </w:t>
      </w:r>
      <w:r>
        <w:rPr>
          <w:i/>
          <w:iCs/>
        </w:rPr>
        <w:t>Ecography</w:t>
      </w:r>
      <w:r>
        <w:t xml:space="preserve">, </w:t>
      </w:r>
      <w:r>
        <w:rPr>
          <w:i/>
          <w:iCs/>
        </w:rPr>
        <w:t>25</w:t>
      </w:r>
      <w:r>
        <w:t>(5), 626–640. https://doi.org/10.1034/j.1600-0587.2002.250510.x</w:t>
      </w:r>
    </w:p>
    <w:p w14:paraId="23373949" w14:textId="77777777" w:rsidR="00E577E1" w:rsidRDefault="00E577E1" w:rsidP="00E577E1">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89D5FBE" w14:textId="77777777" w:rsidR="00E577E1" w:rsidRDefault="00E577E1" w:rsidP="00E577E1">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E577E1">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E577E1">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E577E1">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E577E1">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E577E1">
      <w:pPr>
        <w:pStyle w:val="Bibliography"/>
      </w:pPr>
      <w:r>
        <w:t xml:space="preserve">Gonzalez, A., Cardinale, B. J., Allington, G. R. H., Byrnes, J., Arthur Endsley, K., Brown, D. G., Hooper, D. U., Isbell, F., O’Connor, M. I., &amp; Loreau, M. (2016). Estimating local 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E577E1">
      <w:pPr>
        <w:pStyle w:val="Bibliography"/>
      </w:pPr>
      <w:r>
        <w:lastRenderedPageBreak/>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E577E1">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E577E1">
      <w:pPr>
        <w:pStyle w:val="Bibliography"/>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E577E1">
      <w:pPr>
        <w:pStyle w:val="Bibliography"/>
      </w:pPr>
      <w:r>
        <w:t xml:space="preserve">Hagemeyer, W., &amp; Blair, M. (1997). </w:t>
      </w:r>
      <w:r>
        <w:rPr>
          <w:i/>
          <w:iCs/>
        </w:rPr>
        <w:t>EBCC Atlas of European Breeding Birds</w:t>
      </w:r>
      <w:r>
        <w:t>. https://doi.org/10.15468/adtfvf</w:t>
      </w:r>
    </w:p>
    <w:p w14:paraId="2F45A34A" w14:textId="77777777" w:rsidR="00E577E1" w:rsidRDefault="00E577E1" w:rsidP="00E577E1">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E577E1">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E577E1">
      <w:pPr>
        <w:pStyle w:val="Bibliography"/>
        <w:rPr>
          <w:lang w:val="fr-FR"/>
        </w:rPr>
      </w:pPr>
      <w:r>
        <w:t xml:space="preserve">Jarzyna, M. A., &amp; Jetz,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E577E1">
      <w:pPr>
        <w:pStyle w:val="Bibliography"/>
      </w:pPr>
      <w:r w:rsidRPr="00E577E1">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65613ED7" w14:textId="77777777" w:rsidR="00E577E1" w:rsidRDefault="00E577E1" w:rsidP="00E577E1">
      <w:pPr>
        <w:pStyle w:val="Bibliography"/>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E577E1">
      <w:pPr>
        <w:pStyle w:val="Bibliography"/>
      </w:pPr>
      <w:r>
        <w:lastRenderedPageBreak/>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515B4EE7" w14:textId="77777777" w:rsidR="00E577E1" w:rsidRDefault="00E577E1" w:rsidP="00E577E1">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E577E1">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5BF55F7" w14:textId="77777777" w:rsidR="00E577E1" w:rsidRDefault="00E577E1" w:rsidP="00E577E1">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E577E1">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E577E1">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E577E1">
      <w:pPr>
        <w:pStyle w:val="Bibliography"/>
      </w:pPr>
      <w:r>
        <w:t xml:space="preserve">La Sorte, F. A., Lee, T. M., Wilman, H., &amp; Jetz, W. (2009). Disparities between observed and predicted impacts of climate change on winter bird assemblages. </w:t>
      </w:r>
      <w:r>
        <w:rPr>
          <w:i/>
          <w:iCs/>
        </w:rPr>
        <w:t xml:space="preserve">Proceedings of the </w:t>
      </w:r>
      <w:r>
        <w:rPr>
          <w:i/>
          <w:iCs/>
        </w:rPr>
        <w:lastRenderedPageBreak/>
        <w:t>Royal Society B: Biological Sciences</w:t>
      </w:r>
      <w:r>
        <w:t xml:space="preserve">, </w:t>
      </w:r>
      <w:r>
        <w:rPr>
          <w:i/>
          <w:iCs/>
        </w:rPr>
        <w:t>276</w:t>
      </w:r>
      <w:r>
        <w:t>(1670), 3167–3174. https://doi.org/10.1098/rspb.2009.0162</w:t>
      </w:r>
    </w:p>
    <w:p w14:paraId="64701A41" w14:textId="77777777" w:rsidR="00E577E1" w:rsidRDefault="00E577E1" w:rsidP="00E577E1">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E577E1">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E577E1">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E577E1">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E577E1">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E577E1">
      <w:pPr>
        <w:pStyle w:val="Bibliography"/>
        <w:rPr>
          <w:lang w:val="fr-FR"/>
        </w:rPr>
      </w:pPr>
      <w:r>
        <w:t xml:space="preserve">Meyer, C., Kreft, H., Guralnick, R., &amp; Jetz,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E577E1">
      <w:pPr>
        <w:pStyle w:val="Bibliography"/>
      </w:pPr>
      <w:r w:rsidRPr="00E577E1">
        <w:rPr>
          <w:lang w:val="fr-FR"/>
        </w:rPr>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002E41F6" w14:textId="77777777" w:rsidR="00E577E1" w:rsidRDefault="00E577E1" w:rsidP="00E577E1">
      <w:pPr>
        <w:pStyle w:val="Bibliography"/>
      </w:pPr>
      <w:r w:rsidRPr="00E577E1">
        <w:rPr>
          <w:lang w:val="fr-FR"/>
        </w:rPr>
        <w:lastRenderedPageBreak/>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E577E1">
      <w:pPr>
        <w:pStyle w:val="Bibliography"/>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E577E1">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E577E1">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E577E1">
      <w:pPr>
        <w:pStyle w:val="Bibliography"/>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E577E1">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E577E1">
      <w:pPr>
        <w:pStyle w:val="Bibliography"/>
      </w:pPr>
      <w:r>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E577E1">
      <w:pPr>
        <w:pStyle w:val="Bibliography"/>
      </w:pPr>
      <w:r>
        <w:lastRenderedPageBreak/>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E577E1">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E577E1">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E577E1">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E577E1">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E577E1">
      <w:pPr>
        <w:pStyle w:val="Bibliography"/>
      </w:pPr>
      <w:r>
        <w:t>CBD, 2006. Global Biodiversity Outlook 2 Secretariat of the Convention on Biological Diversity, Montreal, 81 + vii pages</w:t>
      </w:r>
    </w:p>
    <w:p w14:paraId="68BD60A2" w14:textId="77777777" w:rsidR="00E577E1" w:rsidRDefault="00E577E1" w:rsidP="00E577E1">
      <w:pPr>
        <w:pStyle w:val="Bibliography"/>
      </w:pPr>
      <w:r w:rsidRPr="00E577E1">
        <w:rPr>
          <w:lang w:val="fr-FR"/>
        </w:rPr>
        <w:t xml:space="preserve">Semper-Pascual, A., Macchi, L., Sabatini, F. M., Decarre, J., Baumann, M., Blendinger, P. G., Gómez-Valencia, B., Mastrangelo, M. E., &amp; Kuemmerle, T. (2018). </w:t>
      </w:r>
      <w:r>
        <w:t xml:space="preserve">Mapping </w:t>
      </w:r>
      <w:r>
        <w:lastRenderedPageBreak/>
        <w:t xml:space="preserve">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E577E1">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E577E1">
      <w:pPr>
        <w:pStyle w:val="Bibliography"/>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E577E1">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A3146" w14:textId="77777777" w:rsidR="00E577E1" w:rsidRDefault="00E577E1" w:rsidP="00E577E1">
      <w:pPr>
        <w:pStyle w:val="Bibliography"/>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E577E1">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E577E1">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E577E1">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E577E1">
      <w:pPr>
        <w:pStyle w:val="Bibliography"/>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E577E1">
      <w:pPr>
        <w:pStyle w:val="Bibliography"/>
      </w:pPr>
      <w:r>
        <w:lastRenderedPageBreak/>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E577E1">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E577E1">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E577E1">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E577E1">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E577E1">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E577E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1439D1">
      <w:pPr>
        <w:pStyle w:val="Bibliography"/>
      </w:pPr>
      <w:r>
        <w:fldChar w:fldCharType="end"/>
      </w:r>
    </w:p>
    <w:sectPr w:rsidR="00391B08"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AA713" w14:textId="77777777" w:rsidR="00E12408" w:rsidRDefault="00E12408">
      <w:pPr>
        <w:spacing w:after="0" w:line="240" w:lineRule="auto"/>
      </w:pPr>
      <w:r>
        <w:separator/>
      </w:r>
    </w:p>
  </w:endnote>
  <w:endnote w:type="continuationSeparator" w:id="0">
    <w:p w14:paraId="663418EC" w14:textId="77777777" w:rsidR="00E12408" w:rsidRDefault="00E124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9E39A" w14:textId="77777777" w:rsidR="00E12408" w:rsidRDefault="00E12408">
      <w:pPr>
        <w:spacing w:after="0" w:line="240" w:lineRule="auto"/>
      </w:pPr>
      <w:r>
        <w:separator/>
      </w:r>
    </w:p>
  </w:footnote>
  <w:footnote w:type="continuationSeparator" w:id="0">
    <w:p w14:paraId="5C9D6F4C" w14:textId="77777777" w:rsidR="00E12408" w:rsidRDefault="00E124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9774186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31E48"/>
    <w:rsid w:val="00033410"/>
    <w:rsid w:val="00043697"/>
    <w:rsid w:val="00043C51"/>
    <w:rsid w:val="0005163E"/>
    <w:rsid w:val="00066357"/>
    <w:rsid w:val="00082C59"/>
    <w:rsid w:val="00084EE7"/>
    <w:rsid w:val="00096BE5"/>
    <w:rsid w:val="000A7A58"/>
    <w:rsid w:val="000A7CBE"/>
    <w:rsid w:val="000B4B76"/>
    <w:rsid w:val="000C2A0C"/>
    <w:rsid w:val="000E2050"/>
    <w:rsid w:val="000F1991"/>
    <w:rsid w:val="00100B57"/>
    <w:rsid w:val="00103245"/>
    <w:rsid w:val="00111A62"/>
    <w:rsid w:val="00112E08"/>
    <w:rsid w:val="0012059A"/>
    <w:rsid w:val="001253B1"/>
    <w:rsid w:val="00131FCF"/>
    <w:rsid w:val="001439D1"/>
    <w:rsid w:val="00170701"/>
    <w:rsid w:val="001854A7"/>
    <w:rsid w:val="00190067"/>
    <w:rsid w:val="001913C1"/>
    <w:rsid w:val="001951DF"/>
    <w:rsid w:val="001A06BF"/>
    <w:rsid w:val="001A0902"/>
    <w:rsid w:val="001B73BF"/>
    <w:rsid w:val="001C097E"/>
    <w:rsid w:val="001E5D9A"/>
    <w:rsid w:val="0020041F"/>
    <w:rsid w:val="00206812"/>
    <w:rsid w:val="002167F3"/>
    <w:rsid w:val="00231CD9"/>
    <w:rsid w:val="00237020"/>
    <w:rsid w:val="00242A73"/>
    <w:rsid w:val="00251259"/>
    <w:rsid w:val="00251AA0"/>
    <w:rsid w:val="00263E62"/>
    <w:rsid w:val="002643A2"/>
    <w:rsid w:val="002722E6"/>
    <w:rsid w:val="00283FB2"/>
    <w:rsid w:val="00294037"/>
    <w:rsid w:val="002A18D6"/>
    <w:rsid w:val="002A2902"/>
    <w:rsid w:val="002B68F6"/>
    <w:rsid w:val="002B6EBC"/>
    <w:rsid w:val="002C6944"/>
    <w:rsid w:val="002D105F"/>
    <w:rsid w:val="002E29C0"/>
    <w:rsid w:val="002E671A"/>
    <w:rsid w:val="0031355B"/>
    <w:rsid w:val="00323B7A"/>
    <w:rsid w:val="00324B91"/>
    <w:rsid w:val="00335710"/>
    <w:rsid w:val="00340111"/>
    <w:rsid w:val="00344FA9"/>
    <w:rsid w:val="003675C6"/>
    <w:rsid w:val="003676DA"/>
    <w:rsid w:val="00376662"/>
    <w:rsid w:val="00382810"/>
    <w:rsid w:val="00386A2C"/>
    <w:rsid w:val="0038763D"/>
    <w:rsid w:val="00391B08"/>
    <w:rsid w:val="003A5612"/>
    <w:rsid w:val="003F0D01"/>
    <w:rsid w:val="00422853"/>
    <w:rsid w:val="00425096"/>
    <w:rsid w:val="0042697E"/>
    <w:rsid w:val="004327CB"/>
    <w:rsid w:val="0044506D"/>
    <w:rsid w:val="00490D50"/>
    <w:rsid w:val="00496748"/>
    <w:rsid w:val="004C2CC0"/>
    <w:rsid w:val="004C7BA0"/>
    <w:rsid w:val="00502100"/>
    <w:rsid w:val="00502533"/>
    <w:rsid w:val="00505D06"/>
    <w:rsid w:val="0052494F"/>
    <w:rsid w:val="00530E00"/>
    <w:rsid w:val="00555489"/>
    <w:rsid w:val="00555E98"/>
    <w:rsid w:val="005564F7"/>
    <w:rsid w:val="00570264"/>
    <w:rsid w:val="005729DD"/>
    <w:rsid w:val="005751D6"/>
    <w:rsid w:val="005A1642"/>
    <w:rsid w:val="005C687D"/>
    <w:rsid w:val="005D6967"/>
    <w:rsid w:val="005F0667"/>
    <w:rsid w:val="00621CD6"/>
    <w:rsid w:val="00647565"/>
    <w:rsid w:val="0065144A"/>
    <w:rsid w:val="0065399F"/>
    <w:rsid w:val="00657AFF"/>
    <w:rsid w:val="006957DA"/>
    <w:rsid w:val="00697C67"/>
    <w:rsid w:val="006B20C3"/>
    <w:rsid w:val="006C2B3E"/>
    <w:rsid w:val="006D2539"/>
    <w:rsid w:val="0070722D"/>
    <w:rsid w:val="007415CD"/>
    <w:rsid w:val="007453CB"/>
    <w:rsid w:val="0075662F"/>
    <w:rsid w:val="00756A10"/>
    <w:rsid w:val="007579BD"/>
    <w:rsid w:val="0076204E"/>
    <w:rsid w:val="007674F9"/>
    <w:rsid w:val="00777441"/>
    <w:rsid w:val="0078280A"/>
    <w:rsid w:val="0078290B"/>
    <w:rsid w:val="0078624E"/>
    <w:rsid w:val="00792294"/>
    <w:rsid w:val="007964C9"/>
    <w:rsid w:val="007A1566"/>
    <w:rsid w:val="007B7D73"/>
    <w:rsid w:val="007D159C"/>
    <w:rsid w:val="007F2444"/>
    <w:rsid w:val="007F3F73"/>
    <w:rsid w:val="007F5F5D"/>
    <w:rsid w:val="008127C5"/>
    <w:rsid w:val="0082414F"/>
    <w:rsid w:val="00851E1C"/>
    <w:rsid w:val="00895F3A"/>
    <w:rsid w:val="008974FD"/>
    <w:rsid w:val="008A5AC4"/>
    <w:rsid w:val="008B3F5E"/>
    <w:rsid w:val="008E1B87"/>
    <w:rsid w:val="008F0CB9"/>
    <w:rsid w:val="008F500C"/>
    <w:rsid w:val="009031A6"/>
    <w:rsid w:val="00931D2C"/>
    <w:rsid w:val="00931EC6"/>
    <w:rsid w:val="00981DD2"/>
    <w:rsid w:val="00987351"/>
    <w:rsid w:val="00992016"/>
    <w:rsid w:val="009A5B95"/>
    <w:rsid w:val="009F6781"/>
    <w:rsid w:val="00A10E21"/>
    <w:rsid w:val="00A24FD4"/>
    <w:rsid w:val="00A4129E"/>
    <w:rsid w:val="00A45F95"/>
    <w:rsid w:val="00A57BD7"/>
    <w:rsid w:val="00A601B4"/>
    <w:rsid w:val="00A7662F"/>
    <w:rsid w:val="00A82DD6"/>
    <w:rsid w:val="00A86915"/>
    <w:rsid w:val="00A957DD"/>
    <w:rsid w:val="00AA0AAC"/>
    <w:rsid w:val="00AA2B3C"/>
    <w:rsid w:val="00AA73E6"/>
    <w:rsid w:val="00AC35AB"/>
    <w:rsid w:val="00AD6700"/>
    <w:rsid w:val="00AD7CC5"/>
    <w:rsid w:val="00AE1675"/>
    <w:rsid w:val="00B00F02"/>
    <w:rsid w:val="00B025C5"/>
    <w:rsid w:val="00B227C0"/>
    <w:rsid w:val="00B32B32"/>
    <w:rsid w:val="00B40EC1"/>
    <w:rsid w:val="00B44257"/>
    <w:rsid w:val="00B45A17"/>
    <w:rsid w:val="00B46A46"/>
    <w:rsid w:val="00B52C87"/>
    <w:rsid w:val="00B61B8E"/>
    <w:rsid w:val="00B70701"/>
    <w:rsid w:val="00B83090"/>
    <w:rsid w:val="00BA1BF1"/>
    <w:rsid w:val="00BB0FDC"/>
    <w:rsid w:val="00BB1188"/>
    <w:rsid w:val="00BC446B"/>
    <w:rsid w:val="00BD0479"/>
    <w:rsid w:val="00BD7E5D"/>
    <w:rsid w:val="00BE6E0D"/>
    <w:rsid w:val="00C0571E"/>
    <w:rsid w:val="00C20D8A"/>
    <w:rsid w:val="00C54247"/>
    <w:rsid w:val="00CA4E07"/>
    <w:rsid w:val="00CA55DE"/>
    <w:rsid w:val="00CC2F14"/>
    <w:rsid w:val="00CF193E"/>
    <w:rsid w:val="00D231A0"/>
    <w:rsid w:val="00D41C32"/>
    <w:rsid w:val="00D545FC"/>
    <w:rsid w:val="00D640AC"/>
    <w:rsid w:val="00D65180"/>
    <w:rsid w:val="00DC2AB6"/>
    <w:rsid w:val="00DE0657"/>
    <w:rsid w:val="00DE4926"/>
    <w:rsid w:val="00E12408"/>
    <w:rsid w:val="00E20D95"/>
    <w:rsid w:val="00E32A42"/>
    <w:rsid w:val="00E51C32"/>
    <w:rsid w:val="00E577E1"/>
    <w:rsid w:val="00E57A4A"/>
    <w:rsid w:val="00E61F9D"/>
    <w:rsid w:val="00E73280"/>
    <w:rsid w:val="00E73F01"/>
    <w:rsid w:val="00E8237E"/>
    <w:rsid w:val="00E9519C"/>
    <w:rsid w:val="00EA66A6"/>
    <w:rsid w:val="00EA67AF"/>
    <w:rsid w:val="00EB3254"/>
    <w:rsid w:val="00EB7CD9"/>
    <w:rsid w:val="00EC2009"/>
    <w:rsid w:val="00ED2E47"/>
    <w:rsid w:val="00ED35AA"/>
    <w:rsid w:val="00ED38DA"/>
    <w:rsid w:val="00EE1A87"/>
    <w:rsid w:val="00EF0DE4"/>
    <w:rsid w:val="00EF6C1D"/>
    <w:rsid w:val="00F026D0"/>
    <w:rsid w:val="00F039E8"/>
    <w:rsid w:val="00F46187"/>
    <w:rsid w:val="00F521E4"/>
    <w:rsid w:val="00F64E52"/>
    <w:rsid w:val="00F763EC"/>
    <w:rsid w:val="00F82BBF"/>
    <w:rsid w:val="00F91782"/>
    <w:rsid w:val="00FA2DF7"/>
    <w:rsid w:val="00FB001B"/>
    <w:rsid w:val="00FB5572"/>
    <w:rsid w:val="00FC6D71"/>
    <w:rsid w:val="00FE07AD"/>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semiHidden/>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semiHidden/>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TotalTime>
  <Pages>37</Pages>
  <Words>71587</Words>
  <Characters>408047</Characters>
  <Application>Microsoft Office Word</Application>
  <DocSecurity>0</DocSecurity>
  <Lines>3400</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201</cp:revision>
  <dcterms:created xsi:type="dcterms:W3CDTF">2022-02-18T10:16:00Z</dcterms:created>
  <dcterms:modified xsi:type="dcterms:W3CDTF">2022-10-1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